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48939295" w:displacedByCustomXml="next"/>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bookmarkEnd w:id="0"/>
        </w:p>
        <w:p w14:paraId="4849A2E2" w14:textId="7F8ED0BF" w:rsidR="007E3481" w:rsidRDefault="00F76D08">
          <w:pPr>
            <w:pStyle w:val="TOC1"/>
            <w:tabs>
              <w:tab w:val="right" w:leader="dot" w:pos="9016"/>
            </w:tabs>
            <w:rPr>
              <w:rFonts w:asciiTheme="minorHAnsi" w:eastAsiaTheme="minorEastAsia" w:hAnsiTheme="minorHAnsi"/>
              <w:noProof/>
              <w:sz w:val="22"/>
              <w:lang w:eastAsia="en-IN"/>
            </w:rPr>
          </w:pPr>
          <w:r>
            <w:fldChar w:fldCharType="begin"/>
          </w:r>
          <w:r>
            <w:instrText xml:space="preserve"> TOC \o "1-3" \h \z \u </w:instrText>
          </w:r>
          <w:r>
            <w:fldChar w:fldCharType="separate"/>
          </w:r>
          <w:hyperlink w:anchor="_Toc48939295" w:history="1">
            <w:r w:rsidR="007E3481" w:rsidRPr="00E44626">
              <w:rPr>
                <w:rStyle w:val="Hyperlink"/>
                <w:noProof/>
              </w:rPr>
              <w:t>Table of Contents</w:t>
            </w:r>
            <w:r w:rsidR="007E3481">
              <w:rPr>
                <w:noProof/>
                <w:webHidden/>
              </w:rPr>
              <w:tab/>
            </w:r>
            <w:r w:rsidR="007E3481">
              <w:rPr>
                <w:noProof/>
                <w:webHidden/>
              </w:rPr>
              <w:fldChar w:fldCharType="begin"/>
            </w:r>
            <w:r w:rsidR="007E3481">
              <w:rPr>
                <w:noProof/>
                <w:webHidden/>
              </w:rPr>
              <w:instrText xml:space="preserve"> PAGEREF _Toc48939295 \h </w:instrText>
            </w:r>
            <w:r w:rsidR="007E3481">
              <w:rPr>
                <w:noProof/>
                <w:webHidden/>
              </w:rPr>
            </w:r>
            <w:r w:rsidR="007E3481">
              <w:rPr>
                <w:noProof/>
                <w:webHidden/>
              </w:rPr>
              <w:fldChar w:fldCharType="separate"/>
            </w:r>
            <w:r w:rsidR="007C4AC6">
              <w:rPr>
                <w:noProof/>
                <w:webHidden/>
              </w:rPr>
              <w:t>1</w:t>
            </w:r>
            <w:r w:rsidR="007E3481">
              <w:rPr>
                <w:noProof/>
                <w:webHidden/>
              </w:rPr>
              <w:fldChar w:fldCharType="end"/>
            </w:r>
          </w:hyperlink>
        </w:p>
        <w:p w14:paraId="4BFA82CE" w14:textId="09D6A17C" w:rsidR="007E3481" w:rsidRDefault="003F4D4D">
          <w:pPr>
            <w:pStyle w:val="TOC1"/>
            <w:tabs>
              <w:tab w:val="right" w:leader="dot" w:pos="9016"/>
            </w:tabs>
            <w:rPr>
              <w:rFonts w:asciiTheme="minorHAnsi" w:eastAsiaTheme="minorEastAsia" w:hAnsiTheme="minorHAnsi"/>
              <w:noProof/>
              <w:sz w:val="22"/>
              <w:lang w:eastAsia="en-IN"/>
            </w:rPr>
          </w:pPr>
          <w:hyperlink w:anchor="_Toc48939296" w:history="1">
            <w:r w:rsidR="007E3481" w:rsidRPr="00E44626">
              <w:rPr>
                <w:rStyle w:val="Hyperlink"/>
                <w:noProof/>
                <w:lang w:val="en-US"/>
              </w:rPr>
              <w:t>CHAPTER 1: Introduction</w:t>
            </w:r>
            <w:r w:rsidR="007E3481">
              <w:rPr>
                <w:noProof/>
                <w:webHidden/>
              </w:rPr>
              <w:tab/>
            </w:r>
            <w:r w:rsidR="007E3481">
              <w:rPr>
                <w:noProof/>
                <w:webHidden/>
              </w:rPr>
              <w:fldChar w:fldCharType="begin"/>
            </w:r>
            <w:r w:rsidR="007E3481">
              <w:rPr>
                <w:noProof/>
                <w:webHidden/>
              </w:rPr>
              <w:instrText xml:space="preserve"> PAGEREF _Toc48939296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6478F658" w14:textId="65C94BC8"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297" w:history="1">
            <w:r w:rsidR="007E3481" w:rsidRPr="00E44626">
              <w:rPr>
                <w:rStyle w:val="Hyperlink"/>
                <w:noProof/>
                <w:lang w:val="en-US"/>
              </w:rPr>
              <w:t>1.1</w:t>
            </w:r>
            <w:r w:rsidR="007E3481">
              <w:rPr>
                <w:rFonts w:asciiTheme="minorHAnsi" w:eastAsiaTheme="minorEastAsia" w:hAnsiTheme="minorHAnsi"/>
                <w:noProof/>
                <w:sz w:val="22"/>
                <w:lang w:eastAsia="en-IN"/>
              </w:rPr>
              <w:tab/>
            </w:r>
            <w:r w:rsidR="007E3481" w:rsidRPr="00E44626">
              <w:rPr>
                <w:rStyle w:val="Hyperlink"/>
                <w:noProof/>
                <w:lang w:val="en-US"/>
              </w:rPr>
              <w:t>Conventional Approach</w:t>
            </w:r>
            <w:r w:rsidR="007E3481">
              <w:rPr>
                <w:noProof/>
                <w:webHidden/>
              </w:rPr>
              <w:tab/>
            </w:r>
            <w:r w:rsidR="007E3481">
              <w:rPr>
                <w:noProof/>
                <w:webHidden/>
              </w:rPr>
              <w:fldChar w:fldCharType="begin"/>
            </w:r>
            <w:r w:rsidR="007E3481">
              <w:rPr>
                <w:noProof/>
                <w:webHidden/>
              </w:rPr>
              <w:instrText xml:space="preserve"> PAGEREF _Toc48939297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F8230" w14:textId="56CB472E"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298" w:history="1">
            <w:r w:rsidR="007E3481" w:rsidRPr="00E44626">
              <w:rPr>
                <w:rStyle w:val="Hyperlink"/>
                <w:noProof/>
                <w:lang w:val="en-US"/>
              </w:rPr>
              <w:t>1.2</w:t>
            </w:r>
            <w:r w:rsidR="007E3481">
              <w:rPr>
                <w:rFonts w:asciiTheme="minorHAnsi" w:eastAsiaTheme="minorEastAsia" w:hAnsiTheme="minorHAnsi"/>
                <w:noProof/>
                <w:sz w:val="22"/>
                <w:lang w:eastAsia="en-IN"/>
              </w:rPr>
              <w:tab/>
            </w:r>
            <w:r w:rsidR="007E3481" w:rsidRPr="00E44626">
              <w:rPr>
                <w:rStyle w:val="Hyperlink"/>
                <w:noProof/>
                <w:lang w:val="en-US"/>
              </w:rPr>
              <w:t>Single Page Applications &amp; AJAX</w:t>
            </w:r>
            <w:r w:rsidR="007E3481">
              <w:rPr>
                <w:noProof/>
                <w:webHidden/>
              </w:rPr>
              <w:tab/>
            </w:r>
            <w:r w:rsidR="007E3481">
              <w:rPr>
                <w:noProof/>
                <w:webHidden/>
              </w:rPr>
              <w:fldChar w:fldCharType="begin"/>
            </w:r>
            <w:r w:rsidR="007E3481">
              <w:rPr>
                <w:noProof/>
                <w:webHidden/>
              </w:rPr>
              <w:instrText xml:space="preserve"> PAGEREF _Toc48939298 \h </w:instrText>
            </w:r>
            <w:r w:rsidR="007E3481">
              <w:rPr>
                <w:noProof/>
                <w:webHidden/>
              </w:rPr>
            </w:r>
            <w:r w:rsidR="007E3481">
              <w:rPr>
                <w:noProof/>
                <w:webHidden/>
              </w:rPr>
              <w:fldChar w:fldCharType="separate"/>
            </w:r>
            <w:r w:rsidR="007C4AC6">
              <w:rPr>
                <w:noProof/>
                <w:webHidden/>
              </w:rPr>
              <w:t>2</w:t>
            </w:r>
            <w:r w:rsidR="007E3481">
              <w:rPr>
                <w:noProof/>
                <w:webHidden/>
              </w:rPr>
              <w:fldChar w:fldCharType="end"/>
            </w:r>
          </w:hyperlink>
        </w:p>
        <w:p w14:paraId="0F82145A" w14:textId="1256AE96"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299" w:history="1">
            <w:r w:rsidR="007E3481" w:rsidRPr="00E44626">
              <w:rPr>
                <w:rStyle w:val="Hyperlink"/>
                <w:noProof/>
                <w:lang w:val="en-US"/>
              </w:rPr>
              <w:t>1.3</w:t>
            </w:r>
            <w:r w:rsidR="007E3481">
              <w:rPr>
                <w:rFonts w:asciiTheme="minorHAnsi" w:eastAsiaTheme="minorEastAsia" w:hAnsiTheme="minorHAnsi"/>
                <w:noProof/>
                <w:sz w:val="22"/>
                <w:lang w:eastAsia="en-IN"/>
              </w:rPr>
              <w:tab/>
            </w:r>
            <w:r w:rsidR="007E3481" w:rsidRPr="00E44626">
              <w:rPr>
                <w:rStyle w:val="Hyperlink"/>
                <w:noProof/>
                <w:lang w:val="en-US"/>
              </w:rPr>
              <w:t>JavaScript Frameworks</w:t>
            </w:r>
            <w:r w:rsidR="007E3481">
              <w:rPr>
                <w:noProof/>
                <w:webHidden/>
              </w:rPr>
              <w:tab/>
            </w:r>
            <w:r w:rsidR="007E3481">
              <w:rPr>
                <w:noProof/>
                <w:webHidden/>
              </w:rPr>
              <w:fldChar w:fldCharType="begin"/>
            </w:r>
            <w:r w:rsidR="007E3481">
              <w:rPr>
                <w:noProof/>
                <w:webHidden/>
              </w:rPr>
              <w:instrText xml:space="preserve"> PAGEREF _Toc48939299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0C537AEB" w14:textId="67A1A1F3" w:rsidR="007E3481" w:rsidRDefault="003F4D4D">
          <w:pPr>
            <w:pStyle w:val="TOC2"/>
            <w:tabs>
              <w:tab w:val="right" w:leader="dot" w:pos="9016"/>
            </w:tabs>
            <w:rPr>
              <w:rFonts w:asciiTheme="minorHAnsi" w:eastAsiaTheme="minorEastAsia" w:hAnsiTheme="minorHAnsi"/>
              <w:noProof/>
              <w:sz w:val="22"/>
              <w:lang w:eastAsia="en-IN"/>
            </w:rPr>
          </w:pPr>
          <w:hyperlink w:anchor="_Toc48939300" w:history="1">
            <w:r w:rsidR="007E3481" w:rsidRPr="00E44626">
              <w:rPr>
                <w:rStyle w:val="Hyperlink"/>
                <w:noProof/>
              </w:rPr>
              <w:t xml:space="preserve">1.4 </w:t>
            </w:r>
            <w:r w:rsidR="007E3481">
              <w:rPr>
                <w:rStyle w:val="Hyperlink"/>
                <w:noProof/>
              </w:rPr>
              <w:t xml:space="preserve">     </w:t>
            </w:r>
            <w:r w:rsidR="007E3481" w:rsidRPr="00E44626">
              <w:rPr>
                <w:rStyle w:val="Hyperlink"/>
                <w:noProof/>
              </w:rPr>
              <w:t>Rationale</w:t>
            </w:r>
            <w:r w:rsidR="007E3481">
              <w:rPr>
                <w:noProof/>
                <w:webHidden/>
              </w:rPr>
              <w:tab/>
            </w:r>
            <w:r w:rsidR="007E3481">
              <w:rPr>
                <w:noProof/>
                <w:webHidden/>
              </w:rPr>
              <w:fldChar w:fldCharType="begin"/>
            </w:r>
            <w:r w:rsidR="007E3481">
              <w:rPr>
                <w:noProof/>
                <w:webHidden/>
              </w:rPr>
              <w:instrText xml:space="preserve"> PAGEREF _Toc48939300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799F4204" w14:textId="22B5A9CE"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301" w:history="1">
            <w:r w:rsidR="007E3481" w:rsidRPr="00E44626">
              <w:rPr>
                <w:rStyle w:val="Hyperlink"/>
                <w:noProof/>
                <w:lang w:val="en-US"/>
              </w:rPr>
              <w:t>1.5</w:t>
            </w:r>
            <w:r w:rsidR="007E3481">
              <w:rPr>
                <w:rFonts w:asciiTheme="minorHAnsi" w:eastAsiaTheme="minorEastAsia" w:hAnsiTheme="minorHAnsi"/>
                <w:noProof/>
                <w:sz w:val="22"/>
                <w:lang w:eastAsia="en-IN"/>
              </w:rPr>
              <w:tab/>
            </w:r>
            <w:r w:rsidR="007E3481" w:rsidRPr="00E44626">
              <w:rPr>
                <w:rStyle w:val="Hyperlink"/>
                <w:noProof/>
                <w:lang w:val="en-US"/>
              </w:rPr>
              <w:t>Research Question</w:t>
            </w:r>
            <w:r w:rsidR="007E3481">
              <w:rPr>
                <w:noProof/>
                <w:webHidden/>
              </w:rPr>
              <w:tab/>
            </w:r>
            <w:r w:rsidR="007E3481">
              <w:rPr>
                <w:noProof/>
                <w:webHidden/>
              </w:rPr>
              <w:fldChar w:fldCharType="begin"/>
            </w:r>
            <w:r w:rsidR="007E3481">
              <w:rPr>
                <w:noProof/>
                <w:webHidden/>
              </w:rPr>
              <w:instrText xml:space="preserve"> PAGEREF _Toc48939301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6DB47994" w14:textId="6B049B6F"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302" w:history="1">
            <w:r w:rsidR="007E3481" w:rsidRPr="00E44626">
              <w:rPr>
                <w:rStyle w:val="Hyperlink"/>
                <w:noProof/>
                <w:lang w:val="en-US"/>
              </w:rPr>
              <w:t>1.6</w:t>
            </w:r>
            <w:r w:rsidR="007E3481">
              <w:rPr>
                <w:rFonts w:asciiTheme="minorHAnsi" w:eastAsiaTheme="minorEastAsia" w:hAnsiTheme="minorHAnsi"/>
                <w:noProof/>
                <w:sz w:val="22"/>
                <w:lang w:eastAsia="en-IN"/>
              </w:rPr>
              <w:tab/>
            </w:r>
            <w:r w:rsidR="007E3481" w:rsidRPr="00E44626">
              <w:rPr>
                <w:rStyle w:val="Hyperlink"/>
                <w:noProof/>
                <w:lang w:val="en-US"/>
              </w:rPr>
              <w:t>My Interest In The Topic</w:t>
            </w:r>
            <w:r w:rsidR="007E3481">
              <w:rPr>
                <w:noProof/>
                <w:webHidden/>
              </w:rPr>
              <w:tab/>
            </w:r>
            <w:r w:rsidR="007E3481">
              <w:rPr>
                <w:noProof/>
                <w:webHidden/>
              </w:rPr>
              <w:fldChar w:fldCharType="begin"/>
            </w:r>
            <w:r w:rsidR="007E3481">
              <w:rPr>
                <w:noProof/>
                <w:webHidden/>
              </w:rPr>
              <w:instrText xml:space="preserve"> PAGEREF _Toc48939302 \h </w:instrText>
            </w:r>
            <w:r w:rsidR="007E3481">
              <w:rPr>
                <w:noProof/>
                <w:webHidden/>
              </w:rPr>
            </w:r>
            <w:r w:rsidR="007E3481">
              <w:rPr>
                <w:noProof/>
                <w:webHidden/>
              </w:rPr>
              <w:fldChar w:fldCharType="separate"/>
            </w:r>
            <w:r w:rsidR="007C4AC6">
              <w:rPr>
                <w:noProof/>
                <w:webHidden/>
              </w:rPr>
              <w:t>3</w:t>
            </w:r>
            <w:r w:rsidR="007E3481">
              <w:rPr>
                <w:noProof/>
                <w:webHidden/>
              </w:rPr>
              <w:fldChar w:fldCharType="end"/>
            </w:r>
          </w:hyperlink>
        </w:p>
        <w:p w14:paraId="3FA912C9" w14:textId="6A4BB8D3" w:rsidR="007E3481" w:rsidRDefault="003F4D4D">
          <w:pPr>
            <w:pStyle w:val="TOC2"/>
            <w:tabs>
              <w:tab w:val="left" w:pos="880"/>
              <w:tab w:val="right" w:leader="dot" w:pos="9016"/>
            </w:tabs>
            <w:rPr>
              <w:rFonts w:asciiTheme="minorHAnsi" w:eastAsiaTheme="minorEastAsia" w:hAnsiTheme="minorHAnsi"/>
              <w:noProof/>
              <w:sz w:val="22"/>
              <w:lang w:eastAsia="en-IN"/>
            </w:rPr>
          </w:pPr>
          <w:hyperlink w:anchor="_Toc48939303" w:history="1">
            <w:r w:rsidR="007E3481" w:rsidRPr="00E44626">
              <w:rPr>
                <w:rStyle w:val="Hyperlink"/>
                <w:noProof/>
                <w:lang w:val="en-US"/>
              </w:rPr>
              <w:t>1.7</w:t>
            </w:r>
            <w:r w:rsidR="007E3481">
              <w:rPr>
                <w:rFonts w:asciiTheme="minorHAnsi" w:eastAsiaTheme="minorEastAsia" w:hAnsiTheme="minorHAnsi"/>
                <w:noProof/>
                <w:sz w:val="22"/>
                <w:lang w:eastAsia="en-IN"/>
              </w:rPr>
              <w:tab/>
            </w:r>
            <w:r w:rsidR="007E3481" w:rsidRPr="00E44626">
              <w:rPr>
                <w:rStyle w:val="Hyperlink"/>
                <w:noProof/>
                <w:lang w:val="en-US"/>
              </w:rPr>
              <w:t>Roadmap for the dissertation</w:t>
            </w:r>
            <w:r w:rsidR="007E3481">
              <w:rPr>
                <w:noProof/>
                <w:webHidden/>
              </w:rPr>
              <w:tab/>
            </w:r>
            <w:r w:rsidR="007E3481">
              <w:rPr>
                <w:noProof/>
                <w:webHidden/>
              </w:rPr>
              <w:fldChar w:fldCharType="begin"/>
            </w:r>
            <w:r w:rsidR="007E3481">
              <w:rPr>
                <w:noProof/>
                <w:webHidden/>
              </w:rPr>
              <w:instrText xml:space="preserve"> PAGEREF _Toc48939303 \h </w:instrText>
            </w:r>
            <w:r w:rsidR="007E3481">
              <w:rPr>
                <w:noProof/>
                <w:webHidden/>
              </w:rPr>
            </w:r>
            <w:r w:rsidR="007E3481">
              <w:rPr>
                <w:noProof/>
                <w:webHidden/>
              </w:rPr>
              <w:fldChar w:fldCharType="separate"/>
            </w:r>
            <w:r w:rsidR="007C4AC6">
              <w:rPr>
                <w:noProof/>
                <w:webHidden/>
              </w:rPr>
              <w:t>4</w:t>
            </w:r>
            <w:r w:rsidR="007E3481">
              <w:rPr>
                <w:noProof/>
                <w:webHidden/>
              </w:rPr>
              <w:fldChar w:fldCharType="end"/>
            </w:r>
          </w:hyperlink>
        </w:p>
        <w:p w14:paraId="544271C6" w14:textId="3DDAA477" w:rsidR="007E3481" w:rsidRDefault="003F4D4D">
          <w:pPr>
            <w:pStyle w:val="TOC1"/>
            <w:tabs>
              <w:tab w:val="right" w:leader="dot" w:pos="9016"/>
            </w:tabs>
            <w:rPr>
              <w:rFonts w:asciiTheme="minorHAnsi" w:eastAsiaTheme="minorEastAsia" w:hAnsiTheme="minorHAnsi"/>
              <w:noProof/>
              <w:sz w:val="22"/>
              <w:lang w:eastAsia="en-IN"/>
            </w:rPr>
          </w:pPr>
          <w:hyperlink w:anchor="_Toc48939304" w:history="1">
            <w:r w:rsidR="007E3481" w:rsidRPr="00E44626">
              <w:rPr>
                <w:rStyle w:val="Hyperlink"/>
                <w:noProof/>
                <w:lang w:val="en-US"/>
              </w:rPr>
              <w:t>CHAPTER 2: LITERATURE REVIEW &amp; RELATED WORK</w:t>
            </w:r>
            <w:r w:rsidR="007E3481">
              <w:rPr>
                <w:noProof/>
                <w:webHidden/>
              </w:rPr>
              <w:tab/>
            </w:r>
            <w:r w:rsidR="007E3481">
              <w:rPr>
                <w:noProof/>
                <w:webHidden/>
              </w:rPr>
              <w:fldChar w:fldCharType="begin"/>
            </w:r>
            <w:r w:rsidR="007E3481">
              <w:rPr>
                <w:noProof/>
                <w:webHidden/>
              </w:rPr>
              <w:instrText xml:space="preserve"> PAGEREF _Toc48939304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1413A115" w14:textId="5910B0AE" w:rsidR="007E3481" w:rsidRDefault="003F4D4D">
          <w:pPr>
            <w:pStyle w:val="TOC2"/>
            <w:tabs>
              <w:tab w:val="right" w:leader="dot" w:pos="9016"/>
            </w:tabs>
            <w:rPr>
              <w:rFonts w:asciiTheme="minorHAnsi" w:eastAsiaTheme="minorEastAsia" w:hAnsiTheme="minorHAnsi"/>
              <w:noProof/>
              <w:sz w:val="22"/>
              <w:lang w:eastAsia="en-IN"/>
            </w:rPr>
          </w:pPr>
          <w:hyperlink w:anchor="_Toc48939305" w:history="1">
            <w:r w:rsidR="007E3481" w:rsidRPr="00E44626">
              <w:rPr>
                <w:rStyle w:val="Hyperlink"/>
                <w:noProof/>
                <w:lang w:val="en-US"/>
              </w:rPr>
              <w:t>2.1 Benchmarking</w:t>
            </w:r>
            <w:r w:rsidR="007E3481">
              <w:rPr>
                <w:noProof/>
                <w:webHidden/>
              </w:rPr>
              <w:tab/>
            </w:r>
            <w:r w:rsidR="007E3481">
              <w:rPr>
                <w:noProof/>
                <w:webHidden/>
              </w:rPr>
              <w:fldChar w:fldCharType="begin"/>
            </w:r>
            <w:r w:rsidR="007E3481">
              <w:rPr>
                <w:noProof/>
                <w:webHidden/>
              </w:rPr>
              <w:instrText xml:space="preserve"> PAGEREF _Toc48939305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50176889" w14:textId="4E62994B" w:rsidR="007E3481" w:rsidRDefault="003F4D4D">
          <w:pPr>
            <w:pStyle w:val="TOC2"/>
            <w:tabs>
              <w:tab w:val="right" w:leader="dot" w:pos="9016"/>
            </w:tabs>
            <w:rPr>
              <w:rFonts w:asciiTheme="minorHAnsi" w:eastAsiaTheme="minorEastAsia" w:hAnsiTheme="minorHAnsi"/>
              <w:noProof/>
              <w:sz w:val="22"/>
              <w:lang w:eastAsia="en-IN"/>
            </w:rPr>
          </w:pPr>
          <w:hyperlink w:anchor="_Toc48939306" w:history="1">
            <w:r w:rsidR="007E3481" w:rsidRPr="00E44626">
              <w:rPr>
                <w:rStyle w:val="Hyperlink"/>
                <w:noProof/>
              </w:rPr>
              <w:t>2.2 Frameworks &amp; Javascript Frameworks</w:t>
            </w:r>
            <w:r w:rsidR="007E3481">
              <w:rPr>
                <w:noProof/>
                <w:webHidden/>
              </w:rPr>
              <w:tab/>
            </w:r>
            <w:r w:rsidR="007E3481">
              <w:rPr>
                <w:noProof/>
                <w:webHidden/>
              </w:rPr>
              <w:fldChar w:fldCharType="begin"/>
            </w:r>
            <w:r w:rsidR="007E3481">
              <w:rPr>
                <w:noProof/>
                <w:webHidden/>
              </w:rPr>
              <w:instrText xml:space="preserve"> PAGEREF _Toc48939306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D123BAB" w14:textId="02E1A1F2" w:rsidR="007E3481" w:rsidRDefault="003F4D4D">
          <w:pPr>
            <w:pStyle w:val="TOC3"/>
            <w:tabs>
              <w:tab w:val="right" w:leader="dot" w:pos="9016"/>
            </w:tabs>
            <w:rPr>
              <w:noProof/>
            </w:rPr>
          </w:pPr>
          <w:hyperlink w:anchor="_Toc48939307" w:history="1">
            <w:r w:rsidR="007E3481" w:rsidRPr="00E44626">
              <w:rPr>
                <w:rStyle w:val="Hyperlink"/>
                <w:noProof/>
              </w:rPr>
              <w:t>2.2.1 Frameworks</w:t>
            </w:r>
            <w:r w:rsidR="007E3481">
              <w:rPr>
                <w:noProof/>
                <w:webHidden/>
              </w:rPr>
              <w:tab/>
            </w:r>
            <w:r w:rsidR="007E3481">
              <w:rPr>
                <w:noProof/>
                <w:webHidden/>
              </w:rPr>
              <w:fldChar w:fldCharType="begin"/>
            </w:r>
            <w:r w:rsidR="007E3481">
              <w:rPr>
                <w:noProof/>
                <w:webHidden/>
              </w:rPr>
              <w:instrText xml:space="preserve"> PAGEREF _Toc48939307 \h </w:instrText>
            </w:r>
            <w:r w:rsidR="007E3481">
              <w:rPr>
                <w:noProof/>
                <w:webHidden/>
              </w:rPr>
            </w:r>
            <w:r w:rsidR="007E3481">
              <w:rPr>
                <w:noProof/>
                <w:webHidden/>
              </w:rPr>
              <w:fldChar w:fldCharType="separate"/>
            </w:r>
            <w:r w:rsidR="007C4AC6">
              <w:rPr>
                <w:noProof/>
                <w:webHidden/>
              </w:rPr>
              <w:t>5</w:t>
            </w:r>
            <w:r w:rsidR="007E3481">
              <w:rPr>
                <w:noProof/>
                <w:webHidden/>
              </w:rPr>
              <w:fldChar w:fldCharType="end"/>
            </w:r>
          </w:hyperlink>
        </w:p>
        <w:p w14:paraId="2F87D82D" w14:textId="35CABB0E" w:rsidR="007E3481" w:rsidRDefault="003F4D4D">
          <w:pPr>
            <w:pStyle w:val="TOC3"/>
            <w:tabs>
              <w:tab w:val="right" w:leader="dot" w:pos="9016"/>
            </w:tabs>
            <w:rPr>
              <w:noProof/>
            </w:rPr>
          </w:pPr>
          <w:hyperlink w:anchor="_Toc48939308" w:history="1">
            <w:r w:rsidR="007E3481" w:rsidRPr="00E44626">
              <w:rPr>
                <w:rStyle w:val="Hyperlink"/>
                <w:noProof/>
              </w:rPr>
              <w:t>2.2.2 JavaScript, JavaScript Frameworks &amp; SPA frameworks</w:t>
            </w:r>
            <w:r w:rsidR="007E3481">
              <w:rPr>
                <w:noProof/>
                <w:webHidden/>
              </w:rPr>
              <w:tab/>
            </w:r>
            <w:r w:rsidR="007E3481">
              <w:rPr>
                <w:noProof/>
                <w:webHidden/>
              </w:rPr>
              <w:fldChar w:fldCharType="begin"/>
            </w:r>
            <w:r w:rsidR="007E3481">
              <w:rPr>
                <w:noProof/>
                <w:webHidden/>
              </w:rPr>
              <w:instrText xml:space="preserve"> PAGEREF _Toc48939308 \h </w:instrText>
            </w:r>
            <w:r w:rsidR="007E3481">
              <w:rPr>
                <w:noProof/>
                <w:webHidden/>
              </w:rPr>
            </w:r>
            <w:r w:rsidR="007E3481">
              <w:rPr>
                <w:noProof/>
                <w:webHidden/>
              </w:rPr>
              <w:fldChar w:fldCharType="separate"/>
            </w:r>
            <w:r w:rsidR="007C4AC6">
              <w:rPr>
                <w:noProof/>
                <w:webHidden/>
              </w:rPr>
              <w:t>6</w:t>
            </w:r>
            <w:r w:rsidR="007E3481">
              <w:rPr>
                <w:noProof/>
                <w:webHidden/>
              </w:rPr>
              <w:fldChar w:fldCharType="end"/>
            </w:r>
          </w:hyperlink>
        </w:p>
        <w:p w14:paraId="097D1403" w14:textId="15642BA9" w:rsidR="007E3481" w:rsidRDefault="003F4D4D">
          <w:pPr>
            <w:pStyle w:val="TOC2"/>
            <w:tabs>
              <w:tab w:val="right" w:leader="dot" w:pos="9016"/>
            </w:tabs>
            <w:rPr>
              <w:rFonts w:asciiTheme="minorHAnsi" w:eastAsiaTheme="minorEastAsia" w:hAnsiTheme="minorHAnsi"/>
              <w:noProof/>
              <w:sz w:val="22"/>
              <w:lang w:eastAsia="en-IN"/>
            </w:rPr>
          </w:pPr>
          <w:hyperlink w:anchor="_Toc48939309" w:history="1">
            <w:r w:rsidR="007E3481" w:rsidRPr="00E44626">
              <w:rPr>
                <w:rStyle w:val="Hyperlink"/>
                <w:noProof/>
              </w:rPr>
              <w:t>2.3 Previous work</w:t>
            </w:r>
            <w:r w:rsidR="007E3481">
              <w:rPr>
                <w:noProof/>
                <w:webHidden/>
              </w:rPr>
              <w:tab/>
            </w:r>
            <w:r w:rsidR="007E3481">
              <w:rPr>
                <w:noProof/>
                <w:webHidden/>
              </w:rPr>
              <w:fldChar w:fldCharType="begin"/>
            </w:r>
            <w:r w:rsidR="007E3481">
              <w:rPr>
                <w:noProof/>
                <w:webHidden/>
              </w:rPr>
              <w:instrText xml:space="preserve"> PAGEREF _Toc48939309 \h </w:instrText>
            </w:r>
            <w:r w:rsidR="007E3481">
              <w:rPr>
                <w:noProof/>
                <w:webHidden/>
              </w:rPr>
            </w:r>
            <w:r w:rsidR="007E3481">
              <w:rPr>
                <w:noProof/>
                <w:webHidden/>
              </w:rPr>
              <w:fldChar w:fldCharType="separate"/>
            </w:r>
            <w:r w:rsidR="007C4AC6">
              <w:rPr>
                <w:noProof/>
                <w:webHidden/>
              </w:rPr>
              <w:t>7</w:t>
            </w:r>
            <w:r w:rsidR="007E3481">
              <w:rPr>
                <w:noProof/>
                <w:webHidden/>
              </w:rPr>
              <w:fldChar w:fldCharType="end"/>
            </w:r>
          </w:hyperlink>
        </w:p>
        <w:p w14:paraId="1E756C84" w14:textId="71BD0861" w:rsidR="007E3481" w:rsidRDefault="003F4D4D">
          <w:pPr>
            <w:pStyle w:val="TOC1"/>
            <w:tabs>
              <w:tab w:val="right" w:leader="dot" w:pos="9016"/>
            </w:tabs>
            <w:rPr>
              <w:rFonts w:asciiTheme="minorHAnsi" w:eastAsiaTheme="minorEastAsia" w:hAnsiTheme="minorHAnsi"/>
              <w:noProof/>
              <w:sz w:val="22"/>
              <w:lang w:eastAsia="en-IN"/>
            </w:rPr>
          </w:pPr>
          <w:hyperlink w:anchor="_Toc48939310" w:history="1">
            <w:r w:rsidR="007E3481" w:rsidRPr="00E44626">
              <w:rPr>
                <w:rStyle w:val="Hyperlink"/>
                <w:noProof/>
              </w:rPr>
              <w:t>CHAPTER 3: METHODOLOGY</w:t>
            </w:r>
            <w:r w:rsidR="007E3481">
              <w:rPr>
                <w:noProof/>
                <w:webHidden/>
              </w:rPr>
              <w:tab/>
            </w:r>
            <w:r w:rsidR="007E3481">
              <w:rPr>
                <w:noProof/>
                <w:webHidden/>
              </w:rPr>
              <w:fldChar w:fldCharType="begin"/>
            </w:r>
            <w:r w:rsidR="007E3481">
              <w:rPr>
                <w:noProof/>
                <w:webHidden/>
              </w:rPr>
              <w:instrText xml:space="preserve"> PAGEREF _Toc48939310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19D0CAFD" w14:textId="5C63896B" w:rsidR="007E3481" w:rsidRDefault="003F4D4D">
          <w:pPr>
            <w:pStyle w:val="TOC2"/>
            <w:tabs>
              <w:tab w:val="right" w:leader="dot" w:pos="9016"/>
            </w:tabs>
            <w:rPr>
              <w:rFonts w:asciiTheme="minorHAnsi" w:eastAsiaTheme="minorEastAsia" w:hAnsiTheme="minorHAnsi"/>
              <w:noProof/>
              <w:sz w:val="22"/>
              <w:lang w:eastAsia="en-IN"/>
            </w:rPr>
          </w:pPr>
          <w:hyperlink w:anchor="_Toc48939311" w:history="1">
            <w:r w:rsidR="007E3481" w:rsidRPr="00E44626">
              <w:rPr>
                <w:rStyle w:val="Hyperlink"/>
                <w:noProof/>
              </w:rPr>
              <w:t>3.1 Application Design</w:t>
            </w:r>
            <w:r w:rsidR="007E3481">
              <w:rPr>
                <w:noProof/>
                <w:webHidden/>
              </w:rPr>
              <w:tab/>
            </w:r>
            <w:r w:rsidR="007E3481">
              <w:rPr>
                <w:noProof/>
                <w:webHidden/>
              </w:rPr>
              <w:fldChar w:fldCharType="begin"/>
            </w:r>
            <w:r w:rsidR="007E3481">
              <w:rPr>
                <w:noProof/>
                <w:webHidden/>
              </w:rPr>
              <w:instrText xml:space="preserve"> PAGEREF _Toc48939311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7A0806E0" w14:textId="7CD6B344" w:rsidR="007E3481" w:rsidRDefault="003F4D4D">
          <w:pPr>
            <w:pStyle w:val="TOC2"/>
            <w:tabs>
              <w:tab w:val="right" w:leader="dot" w:pos="9016"/>
            </w:tabs>
            <w:rPr>
              <w:rFonts w:asciiTheme="minorHAnsi" w:eastAsiaTheme="minorEastAsia" w:hAnsiTheme="minorHAnsi"/>
              <w:noProof/>
              <w:sz w:val="22"/>
              <w:lang w:eastAsia="en-IN"/>
            </w:rPr>
          </w:pPr>
          <w:hyperlink w:anchor="_Toc48939312" w:history="1">
            <w:r w:rsidR="007E3481" w:rsidRPr="00E44626">
              <w:rPr>
                <w:rStyle w:val="Hyperlink"/>
                <w:noProof/>
              </w:rPr>
              <w:t>3.2 Chosen Frameworks</w:t>
            </w:r>
            <w:r w:rsidR="007E3481">
              <w:rPr>
                <w:noProof/>
                <w:webHidden/>
              </w:rPr>
              <w:tab/>
            </w:r>
            <w:r w:rsidR="007E3481">
              <w:rPr>
                <w:noProof/>
                <w:webHidden/>
              </w:rPr>
              <w:fldChar w:fldCharType="begin"/>
            </w:r>
            <w:r w:rsidR="007E3481">
              <w:rPr>
                <w:noProof/>
                <w:webHidden/>
              </w:rPr>
              <w:instrText xml:space="preserve"> PAGEREF _Toc48939312 \h </w:instrText>
            </w:r>
            <w:r w:rsidR="007E3481">
              <w:rPr>
                <w:noProof/>
                <w:webHidden/>
              </w:rPr>
            </w:r>
            <w:r w:rsidR="007E3481">
              <w:rPr>
                <w:noProof/>
                <w:webHidden/>
              </w:rPr>
              <w:fldChar w:fldCharType="separate"/>
            </w:r>
            <w:r w:rsidR="007C4AC6">
              <w:rPr>
                <w:noProof/>
                <w:webHidden/>
              </w:rPr>
              <w:t>10</w:t>
            </w:r>
            <w:r w:rsidR="007E3481">
              <w:rPr>
                <w:noProof/>
                <w:webHidden/>
              </w:rPr>
              <w:fldChar w:fldCharType="end"/>
            </w:r>
          </w:hyperlink>
        </w:p>
        <w:p w14:paraId="20FCBDB5" w14:textId="780B0A4D" w:rsidR="007E3481" w:rsidRDefault="003F4D4D">
          <w:pPr>
            <w:pStyle w:val="TOC3"/>
            <w:tabs>
              <w:tab w:val="right" w:leader="dot" w:pos="9016"/>
            </w:tabs>
            <w:rPr>
              <w:noProof/>
            </w:rPr>
          </w:pPr>
          <w:hyperlink w:anchor="_Toc48939313" w:history="1">
            <w:r w:rsidR="007E3481" w:rsidRPr="00E44626">
              <w:rPr>
                <w:rStyle w:val="Hyperlink"/>
                <w:noProof/>
              </w:rPr>
              <w:t>3.2.1 Angular 8:</w:t>
            </w:r>
            <w:r w:rsidR="007E3481">
              <w:rPr>
                <w:noProof/>
                <w:webHidden/>
              </w:rPr>
              <w:tab/>
            </w:r>
            <w:r w:rsidR="007E3481">
              <w:rPr>
                <w:noProof/>
                <w:webHidden/>
              </w:rPr>
              <w:fldChar w:fldCharType="begin"/>
            </w:r>
            <w:r w:rsidR="007E3481">
              <w:rPr>
                <w:noProof/>
                <w:webHidden/>
              </w:rPr>
              <w:instrText xml:space="preserve"> PAGEREF _Toc48939313 \h </w:instrText>
            </w:r>
            <w:r w:rsidR="007E3481">
              <w:rPr>
                <w:noProof/>
                <w:webHidden/>
              </w:rPr>
            </w:r>
            <w:r w:rsidR="007E3481">
              <w:rPr>
                <w:noProof/>
                <w:webHidden/>
              </w:rPr>
              <w:fldChar w:fldCharType="separate"/>
            </w:r>
            <w:r w:rsidR="007C4AC6">
              <w:rPr>
                <w:noProof/>
                <w:webHidden/>
              </w:rPr>
              <w:t>11</w:t>
            </w:r>
            <w:r w:rsidR="007E3481">
              <w:rPr>
                <w:noProof/>
                <w:webHidden/>
              </w:rPr>
              <w:fldChar w:fldCharType="end"/>
            </w:r>
          </w:hyperlink>
        </w:p>
        <w:p w14:paraId="1B0685D3" w14:textId="722247B7" w:rsidR="007E3481" w:rsidRDefault="003F4D4D">
          <w:pPr>
            <w:pStyle w:val="TOC3"/>
            <w:tabs>
              <w:tab w:val="right" w:leader="dot" w:pos="9016"/>
            </w:tabs>
            <w:rPr>
              <w:noProof/>
            </w:rPr>
          </w:pPr>
          <w:hyperlink w:anchor="_Toc48939314" w:history="1">
            <w:r w:rsidR="007E3481" w:rsidRPr="00E44626">
              <w:rPr>
                <w:rStyle w:val="Hyperlink"/>
                <w:noProof/>
              </w:rPr>
              <w:t>3.2.2 ReactJS:</w:t>
            </w:r>
            <w:r w:rsidR="007E3481">
              <w:rPr>
                <w:noProof/>
                <w:webHidden/>
              </w:rPr>
              <w:tab/>
            </w:r>
            <w:r w:rsidR="007E3481">
              <w:rPr>
                <w:noProof/>
                <w:webHidden/>
              </w:rPr>
              <w:fldChar w:fldCharType="begin"/>
            </w:r>
            <w:r w:rsidR="007E3481">
              <w:rPr>
                <w:noProof/>
                <w:webHidden/>
              </w:rPr>
              <w:instrText xml:space="preserve"> PAGEREF _Toc48939314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6448A48D" w14:textId="58C95938" w:rsidR="007E3481" w:rsidRDefault="003F4D4D">
          <w:pPr>
            <w:pStyle w:val="TOC3"/>
            <w:tabs>
              <w:tab w:val="right" w:leader="dot" w:pos="9016"/>
            </w:tabs>
            <w:rPr>
              <w:noProof/>
            </w:rPr>
          </w:pPr>
          <w:hyperlink w:anchor="_Toc48939315" w:history="1">
            <w:r w:rsidR="007E3481" w:rsidRPr="00E44626">
              <w:rPr>
                <w:rStyle w:val="Hyperlink"/>
                <w:noProof/>
              </w:rPr>
              <w:t>3.2.3 Vue.js:</w:t>
            </w:r>
            <w:r w:rsidR="007E3481">
              <w:rPr>
                <w:noProof/>
                <w:webHidden/>
              </w:rPr>
              <w:tab/>
            </w:r>
            <w:r w:rsidR="007E3481">
              <w:rPr>
                <w:noProof/>
                <w:webHidden/>
              </w:rPr>
              <w:fldChar w:fldCharType="begin"/>
            </w:r>
            <w:r w:rsidR="007E3481">
              <w:rPr>
                <w:noProof/>
                <w:webHidden/>
              </w:rPr>
              <w:instrText xml:space="preserve"> PAGEREF _Toc48939315 \h </w:instrText>
            </w:r>
            <w:r w:rsidR="007E3481">
              <w:rPr>
                <w:noProof/>
                <w:webHidden/>
              </w:rPr>
            </w:r>
            <w:r w:rsidR="007E3481">
              <w:rPr>
                <w:noProof/>
                <w:webHidden/>
              </w:rPr>
              <w:fldChar w:fldCharType="separate"/>
            </w:r>
            <w:r w:rsidR="007C4AC6">
              <w:rPr>
                <w:noProof/>
                <w:webHidden/>
              </w:rPr>
              <w:t>12</w:t>
            </w:r>
            <w:r w:rsidR="007E3481">
              <w:rPr>
                <w:noProof/>
                <w:webHidden/>
              </w:rPr>
              <w:fldChar w:fldCharType="end"/>
            </w:r>
          </w:hyperlink>
        </w:p>
        <w:p w14:paraId="51DD9834" w14:textId="600FBE1C" w:rsidR="007E3481" w:rsidRDefault="003F4D4D">
          <w:pPr>
            <w:pStyle w:val="TOC3"/>
            <w:tabs>
              <w:tab w:val="right" w:leader="dot" w:pos="9016"/>
            </w:tabs>
            <w:rPr>
              <w:noProof/>
            </w:rPr>
          </w:pPr>
          <w:hyperlink w:anchor="_Toc48939316" w:history="1">
            <w:r w:rsidR="007E3481" w:rsidRPr="00E44626">
              <w:rPr>
                <w:rStyle w:val="Hyperlink"/>
                <w:noProof/>
              </w:rPr>
              <w:t>3.2.4 Ember.js:</w:t>
            </w:r>
            <w:r w:rsidR="007E3481">
              <w:rPr>
                <w:noProof/>
                <w:webHidden/>
              </w:rPr>
              <w:tab/>
            </w:r>
            <w:r w:rsidR="007E3481">
              <w:rPr>
                <w:noProof/>
                <w:webHidden/>
              </w:rPr>
              <w:fldChar w:fldCharType="begin"/>
            </w:r>
            <w:r w:rsidR="007E3481">
              <w:rPr>
                <w:noProof/>
                <w:webHidden/>
              </w:rPr>
              <w:instrText xml:space="preserve"> PAGEREF _Toc48939316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3D24DAB5" w14:textId="49D8FE86" w:rsidR="007E3481" w:rsidRDefault="003F4D4D">
          <w:pPr>
            <w:pStyle w:val="TOC2"/>
            <w:tabs>
              <w:tab w:val="right" w:leader="dot" w:pos="9016"/>
            </w:tabs>
            <w:rPr>
              <w:rFonts w:asciiTheme="minorHAnsi" w:eastAsiaTheme="minorEastAsia" w:hAnsiTheme="minorHAnsi"/>
              <w:noProof/>
              <w:sz w:val="22"/>
              <w:lang w:eastAsia="en-IN"/>
            </w:rPr>
          </w:pPr>
          <w:hyperlink w:anchor="_Toc48939317" w:history="1">
            <w:r w:rsidR="007E3481" w:rsidRPr="00E44626">
              <w:rPr>
                <w:rStyle w:val="Hyperlink"/>
                <w:noProof/>
              </w:rPr>
              <w:t>3.3 Performance Parameters &amp; Methods To Compute Those</w:t>
            </w:r>
            <w:r w:rsidR="007E3481">
              <w:rPr>
                <w:noProof/>
                <w:webHidden/>
              </w:rPr>
              <w:tab/>
            </w:r>
            <w:r w:rsidR="007E3481">
              <w:rPr>
                <w:noProof/>
                <w:webHidden/>
              </w:rPr>
              <w:fldChar w:fldCharType="begin"/>
            </w:r>
            <w:r w:rsidR="007E3481">
              <w:rPr>
                <w:noProof/>
                <w:webHidden/>
              </w:rPr>
              <w:instrText xml:space="preserve"> PAGEREF _Toc48939317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9E72719" w14:textId="09DAC94B" w:rsidR="007E3481" w:rsidRDefault="003F4D4D">
          <w:pPr>
            <w:pStyle w:val="TOC3"/>
            <w:tabs>
              <w:tab w:val="right" w:leader="dot" w:pos="9016"/>
            </w:tabs>
            <w:rPr>
              <w:noProof/>
            </w:rPr>
          </w:pPr>
          <w:hyperlink w:anchor="_Toc48939318" w:history="1">
            <w:r w:rsidR="007E3481" w:rsidRPr="00E44626">
              <w:rPr>
                <w:rStyle w:val="Hyperlink"/>
                <w:noProof/>
              </w:rPr>
              <w:t>3.3.1 Lines of codes:</w:t>
            </w:r>
            <w:r w:rsidR="007E3481">
              <w:rPr>
                <w:noProof/>
                <w:webHidden/>
              </w:rPr>
              <w:tab/>
            </w:r>
            <w:r w:rsidR="007E3481">
              <w:rPr>
                <w:noProof/>
                <w:webHidden/>
              </w:rPr>
              <w:fldChar w:fldCharType="begin"/>
            </w:r>
            <w:r w:rsidR="007E3481">
              <w:rPr>
                <w:noProof/>
                <w:webHidden/>
              </w:rPr>
              <w:instrText xml:space="preserve"> PAGEREF _Toc48939318 \h </w:instrText>
            </w:r>
            <w:r w:rsidR="007E3481">
              <w:rPr>
                <w:noProof/>
                <w:webHidden/>
              </w:rPr>
            </w:r>
            <w:r w:rsidR="007E3481">
              <w:rPr>
                <w:noProof/>
                <w:webHidden/>
              </w:rPr>
              <w:fldChar w:fldCharType="separate"/>
            </w:r>
            <w:r w:rsidR="007C4AC6">
              <w:rPr>
                <w:noProof/>
                <w:webHidden/>
              </w:rPr>
              <w:t>13</w:t>
            </w:r>
            <w:r w:rsidR="007E3481">
              <w:rPr>
                <w:noProof/>
                <w:webHidden/>
              </w:rPr>
              <w:fldChar w:fldCharType="end"/>
            </w:r>
          </w:hyperlink>
        </w:p>
        <w:p w14:paraId="43D3BFA6" w14:textId="3CE951E3" w:rsidR="007E3481" w:rsidRDefault="003F4D4D">
          <w:pPr>
            <w:pStyle w:val="TOC3"/>
            <w:tabs>
              <w:tab w:val="right" w:leader="dot" w:pos="9016"/>
            </w:tabs>
            <w:rPr>
              <w:noProof/>
            </w:rPr>
          </w:pPr>
          <w:hyperlink w:anchor="_Toc48939319" w:history="1">
            <w:r w:rsidR="007E3481" w:rsidRPr="00E44626">
              <w:rPr>
                <w:rStyle w:val="Hyperlink"/>
                <w:noProof/>
              </w:rPr>
              <w:t>3.3.2 First Contentful Paint (FCP):</w:t>
            </w:r>
            <w:r w:rsidR="007E3481">
              <w:rPr>
                <w:noProof/>
                <w:webHidden/>
              </w:rPr>
              <w:tab/>
            </w:r>
            <w:r w:rsidR="007E3481">
              <w:rPr>
                <w:noProof/>
                <w:webHidden/>
              </w:rPr>
              <w:fldChar w:fldCharType="begin"/>
            </w:r>
            <w:r w:rsidR="007E3481">
              <w:rPr>
                <w:noProof/>
                <w:webHidden/>
              </w:rPr>
              <w:instrText xml:space="preserve"> PAGEREF _Toc48939319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D6C2DC7" w14:textId="6F9888F8" w:rsidR="007E3481" w:rsidRDefault="003F4D4D">
          <w:pPr>
            <w:pStyle w:val="TOC3"/>
            <w:tabs>
              <w:tab w:val="right" w:leader="dot" w:pos="9016"/>
            </w:tabs>
            <w:rPr>
              <w:noProof/>
            </w:rPr>
          </w:pPr>
          <w:hyperlink w:anchor="_Toc48939320" w:history="1">
            <w:r w:rsidR="007E3481" w:rsidRPr="00E44626">
              <w:rPr>
                <w:rStyle w:val="Hyperlink"/>
                <w:noProof/>
              </w:rPr>
              <w:t>3.3.3 Speed Index :</w:t>
            </w:r>
            <w:r w:rsidR="007E3481">
              <w:rPr>
                <w:noProof/>
                <w:webHidden/>
              </w:rPr>
              <w:tab/>
            </w:r>
            <w:r w:rsidR="007E3481">
              <w:rPr>
                <w:noProof/>
                <w:webHidden/>
              </w:rPr>
              <w:fldChar w:fldCharType="begin"/>
            </w:r>
            <w:r w:rsidR="007E3481">
              <w:rPr>
                <w:noProof/>
                <w:webHidden/>
              </w:rPr>
              <w:instrText xml:space="preserve"> PAGEREF _Toc48939320 \h </w:instrText>
            </w:r>
            <w:r w:rsidR="007E3481">
              <w:rPr>
                <w:noProof/>
                <w:webHidden/>
              </w:rPr>
            </w:r>
            <w:r w:rsidR="007E3481">
              <w:rPr>
                <w:noProof/>
                <w:webHidden/>
              </w:rPr>
              <w:fldChar w:fldCharType="separate"/>
            </w:r>
            <w:r w:rsidR="007C4AC6">
              <w:rPr>
                <w:noProof/>
                <w:webHidden/>
              </w:rPr>
              <w:t>15</w:t>
            </w:r>
            <w:r w:rsidR="007E3481">
              <w:rPr>
                <w:noProof/>
                <w:webHidden/>
              </w:rPr>
              <w:fldChar w:fldCharType="end"/>
            </w:r>
          </w:hyperlink>
        </w:p>
        <w:p w14:paraId="2A250968" w14:textId="1D03D579" w:rsidR="007E3481" w:rsidRDefault="003F4D4D">
          <w:pPr>
            <w:pStyle w:val="TOC3"/>
            <w:tabs>
              <w:tab w:val="right" w:leader="dot" w:pos="9016"/>
            </w:tabs>
            <w:rPr>
              <w:noProof/>
            </w:rPr>
          </w:pPr>
          <w:hyperlink w:anchor="_Toc48939321" w:history="1">
            <w:r w:rsidR="007E3481" w:rsidRPr="00E44626">
              <w:rPr>
                <w:rStyle w:val="Hyperlink"/>
                <w:noProof/>
              </w:rPr>
              <w:t>3.3.4 Larget Contentful paint (LCP):</w:t>
            </w:r>
            <w:r w:rsidR="007E3481">
              <w:rPr>
                <w:noProof/>
                <w:webHidden/>
              </w:rPr>
              <w:tab/>
            </w:r>
            <w:r w:rsidR="007E3481">
              <w:rPr>
                <w:noProof/>
                <w:webHidden/>
              </w:rPr>
              <w:fldChar w:fldCharType="begin"/>
            </w:r>
            <w:r w:rsidR="007E3481">
              <w:rPr>
                <w:noProof/>
                <w:webHidden/>
              </w:rPr>
              <w:instrText xml:space="preserve"> PAGEREF _Toc48939321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69E693A6" w14:textId="102F3221" w:rsidR="007E3481" w:rsidRDefault="003F4D4D">
          <w:pPr>
            <w:pStyle w:val="TOC3"/>
            <w:tabs>
              <w:tab w:val="right" w:leader="dot" w:pos="9016"/>
            </w:tabs>
            <w:rPr>
              <w:noProof/>
            </w:rPr>
          </w:pPr>
          <w:hyperlink w:anchor="_Toc48939322" w:history="1">
            <w:r w:rsidR="007E3481" w:rsidRPr="00E44626">
              <w:rPr>
                <w:rStyle w:val="Hyperlink"/>
                <w:noProof/>
              </w:rPr>
              <w:t>3.3.5 Time To Interactive (TTI):</w:t>
            </w:r>
            <w:r w:rsidR="007E3481">
              <w:rPr>
                <w:noProof/>
                <w:webHidden/>
              </w:rPr>
              <w:tab/>
            </w:r>
            <w:r w:rsidR="007E3481">
              <w:rPr>
                <w:noProof/>
                <w:webHidden/>
              </w:rPr>
              <w:fldChar w:fldCharType="begin"/>
            </w:r>
            <w:r w:rsidR="007E3481">
              <w:rPr>
                <w:noProof/>
                <w:webHidden/>
              </w:rPr>
              <w:instrText xml:space="preserve"> PAGEREF _Toc48939322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4DBB4256" w14:textId="6A8AB390" w:rsidR="007E3481" w:rsidRDefault="003F4D4D">
          <w:pPr>
            <w:pStyle w:val="TOC3"/>
            <w:tabs>
              <w:tab w:val="right" w:leader="dot" w:pos="9016"/>
            </w:tabs>
            <w:rPr>
              <w:noProof/>
            </w:rPr>
          </w:pPr>
          <w:hyperlink w:anchor="_Toc48939323" w:history="1">
            <w:r w:rsidR="007E3481" w:rsidRPr="00E44626">
              <w:rPr>
                <w:rStyle w:val="Hyperlink"/>
                <w:noProof/>
              </w:rPr>
              <w:t>3.3.6 Total Blocking Time (TBT) :</w:t>
            </w:r>
            <w:r w:rsidR="007E3481">
              <w:rPr>
                <w:noProof/>
                <w:webHidden/>
              </w:rPr>
              <w:tab/>
            </w:r>
            <w:r w:rsidR="007E3481">
              <w:rPr>
                <w:noProof/>
                <w:webHidden/>
              </w:rPr>
              <w:fldChar w:fldCharType="begin"/>
            </w:r>
            <w:r w:rsidR="007E3481">
              <w:rPr>
                <w:noProof/>
                <w:webHidden/>
              </w:rPr>
              <w:instrText xml:space="preserve"> PAGEREF _Toc48939323 \h </w:instrText>
            </w:r>
            <w:r w:rsidR="007E3481">
              <w:rPr>
                <w:noProof/>
                <w:webHidden/>
              </w:rPr>
            </w:r>
            <w:r w:rsidR="007E3481">
              <w:rPr>
                <w:noProof/>
                <w:webHidden/>
              </w:rPr>
              <w:fldChar w:fldCharType="separate"/>
            </w:r>
            <w:r w:rsidR="007C4AC6">
              <w:rPr>
                <w:noProof/>
                <w:webHidden/>
              </w:rPr>
              <w:t>16</w:t>
            </w:r>
            <w:r w:rsidR="007E3481">
              <w:rPr>
                <w:noProof/>
                <w:webHidden/>
              </w:rPr>
              <w:fldChar w:fldCharType="end"/>
            </w:r>
          </w:hyperlink>
        </w:p>
        <w:p w14:paraId="23ECC0D3" w14:textId="31237ABB" w:rsidR="007E3481" w:rsidRDefault="003F4D4D">
          <w:pPr>
            <w:pStyle w:val="TOC3"/>
            <w:tabs>
              <w:tab w:val="right" w:leader="dot" w:pos="9016"/>
            </w:tabs>
            <w:rPr>
              <w:noProof/>
            </w:rPr>
          </w:pPr>
          <w:hyperlink w:anchor="_Toc48939324" w:history="1">
            <w:r w:rsidR="007E3481" w:rsidRPr="00E44626">
              <w:rPr>
                <w:rStyle w:val="Hyperlink"/>
                <w:noProof/>
              </w:rPr>
              <w:t>3.3.7 Time Taken To Render The Real-Time Data:</w:t>
            </w:r>
            <w:r w:rsidR="007E3481">
              <w:rPr>
                <w:noProof/>
                <w:webHidden/>
              </w:rPr>
              <w:tab/>
            </w:r>
            <w:r w:rsidR="007E3481">
              <w:rPr>
                <w:noProof/>
                <w:webHidden/>
              </w:rPr>
              <w:fldChar w:fldCharType="begin"/>
            </w:r>
            <w:r w:rsidR="007E3481">
              <w:rPr>
                <w:noProof/>
                <w:webHidden/>
              </w:rPr>
              <w:instrText xml:space="preserve"> PAGEREF _Toc48939324 \h </w:instrText>
            </w:r>
            <w:r w:rsidR="007E3481">
              <w:rPr>
                <w:noProof/>
                <w:webHidden/>
              </w:rPr>
            </w:r>
            <w:r w:rsidR="007E3481">
              <w:rPr>
                <w:noProof/>
                <w:webHidden/>
              </w:rPr>
              <w:fldChar w:fldCharType="separate"/>
            </w:r>
            <w:r w:rsidR="007C4AC6">
              <w:rPr>
                <w:noProof/>
                <w:webHidden/>
              </w:rPr>
              <w:t>17</w:t>
            </w:r>
            <w:r w:rsidR="007E3481">
              <w:rPr>
                <w:noProof/>
                <w:webHidden/>
              </w:rPr>
              <w:fldChar w:fldCharType="end"/>
            </w:r>
          </w:hyperlink>
        </w:p>
        <w:p w14:paraId="23E5D958" w14:textId="4CAE217D"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1" w:name="_Toc48939296"/>
      <w:r>
        <w:rPr>
          <w:lang w:val="en-US"/>
        </w:rPr>
        <w:lastRenderedPageBreak/>
        <w:t xml:space="preserve">CHAPTER 1: </w:t>
      </w:r>
      <w:r w:rsidR="00762DB4">
        <w:rPr>
          <w:lang w:val="en-US"/>
        </w:rPr>
        <w:t>Introduction</w:t>
      </w:r>
      <w:bookmarkEnd w:id="1"/>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2" w:name="_Toc48939297"/>
      <w:r>
        <w:rPr>
          <w:lang w:val="en-US"/>
        </w:rPr>
        <w:t>Conventional Approach</w:t>
      </w:r>
      <w:bookmarkEnd w:id="2"/>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3" w:name="_Toc48939298"/>
      <w:r>
        <w:rPr>
          <w:lang w:val="en-US"/>
        </w:rPr>
        <w:t>Single Page Applications</w:t>
      </w:r>
      <w:r w:rsidR="0006506D">
        <w:rPr>
          <w:lang w:val="en-US"/>
        </w:rPr>
        <w:t xml:space="preserve"> &amp;</w:t>
      </w:r>
      <w:r w:rsidR="00842FD2">
        <w:rPr>
          <w:lang w:val="en-US"/>
        </w:rPr>
        <w:t xml:space="preserve"> AJAX</w:t>
      </w:r>
      <w:bookmarkEnd w:id="3"/>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4" w:name="_Toc48939299"/>
      <w:r>
        <w:rPr>
          <w:lang w:val="en-US"/>
        </w:rPr>
        <w:t>Java</w:t>
      </w:r>
      <w:r w:rsidR="00FB5CA1">
        <w:rPr>
          <w:lang w:val="en-US"/>
        </w:rPr>
        <w:t>S</w:t>
      </w:r>
      <w:r>
        <w:rPr>
          <w:lang w:val="en-US"/>
        </w:rPr>
        <w:t>cript Frameworks</w:t>
      </w:r>
      <w:bookmarkEnd w:id="4"/>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4235C408" w:rsidR="004611C0" w:rsidRPr="00FD74F6" w:rsidRDefault="004611C0" w:rsidP="00FD74F6">
      <w:pPr>
        <w:pStyle w:val="Heading2"/>
      </w:pPr>
      <w:bookmarkStart w:id="5" w:name="_Toc48939300"/>
      <w:r w:rsidRPr="00FD74F6">
        <w:t>1.4</w:t>
      </w:r>
      <w:r w:rsidR="00FD74F6">
        <w:t xml:space="preserve"> </w:t>
      </w:r>
      <w:r w:rsidR="00197E50" w:rsidRPr="00FD74F6">
        <w:t>Rationale</w:t>
      </w:r>
      <w:bookmarkEnd w:id="5"/>
      <w:r w:rsidRPr="00FD74F6">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6" w:name="_Toc48939301"/>
      <w:r>
        <w:rPr>
          <w:lang w:val="en-US"/>
        </w:rPr>
        <w:t>Research Question</w:t>
      </w:r>
      <w:bookmarkEnd w:id="6"/>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7" w:name="_Toc48939302"/>
      <w:r w:rsidR="006763F9">
        <w:rPr>
          <w:lang w:val="en-US"/>
        </w:rPr>
        <w:t xml:space="preserve">My Interest </w:t>
      </w:r>
      <w:proofErr w:type="gramStart"/>
      <w:r w:rsidR="006763F9">
        <w:rPr>
          <w:lang w:val="en-US"/>
        </w:rPr>
        <w:t>In</w:t>
      </w:r>
      <w:proofErr w:type="gramEnd"/>
      <w:r w:rsidR="006763F9">
        <w:rPr>
          <w:lang w:val="en-US"/>
        </w:rPr>
        <w:t xml:space="preserve"> The Topic</w:t>
      </w:r>
      <w:bookmarkEnd w:id="7"/>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8" w:name="_Toc48939303"/>
      <w:r>
        <w:rPr>
          <w:lang w:val="en-US"/>
        </w:rPr>
        <w:t>Roadmap for the dissertation</w:t>
      </w:r>
      <w:bookmarkEnd w:id="8"/>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9" w:name="_Toc48939304"/>
      <w:r>
        <w:rPr>
          <w:lang w:val="en-US"/>
        </w:rPr>
        <w:lastRenderedPageBreak/>
        <w:t>CHAPTER 2: LITERATURE REVIEW</w:t>
      </w:r>
      <w:r w:rsidR="00732E23">
        <w:rPr>
          <w:lang w:val="en-US"/>
        </w:rPr>
        <w:t xml:space="preserve"> &amp; RELATED WORK</w:t>
      </w:r>
      <w:bookmarkEnd w:id="9"/>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10" w:name="_Toc48939305"/>
      <w:r>
        <w:rPr>
          <w:lang w:val="en-US"/>
        </w:rPr>
        <w:t>2.1 Benchmarking</w:t>
      </w:r>
      <w:bookmarkEnd w:id="10"/>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1" w:name="_Toc48939306"/>
      <w:r w:rsidRPr="00370C56">
        <w:t>2.</w:t>
      </w:r>
      <w:r w:rsidR="00A84175">
        <w:t>2</w:t>
      </w:r>
      <w:r w:rsidRPr="00370C56">
        <w:t xml:space="preserve"> Frameworks &amp; </w:t>
      </w:r>
      <w:proofErr w:type="spellStart"/>
      <w:r w:rsidRPr="00370C56">
        <w:t>Javascript</w:t>
      </w:r>
      <w:proofErr w:type="spellEnd"/>
      <w:r w:rsidRPr="00370C56">
        <w:t xml:space="preserve"> Frameworks</w:t>
      </w:r>
      <w:bookmarkEnd w:id="11"/>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3F5BF7">
      <w:pPr>
        <w:pStyle w:val="Heading3"/>
      </w:pPr>
      <w:bookmarkStart w:id="12" w:name="_Toc48939307"/>
      <w:r w:rsidRPr="001B2FB5">
        <w:t>2.</w:t>
      </w:r>
      <w:r w:rsidR="00A84175">
        <w:t>2</w:t>
      </w:r>
      <w:r w:rsidRPr="001B2FB5">
        <w:t>.1 Frameworks</w:t>
      </w:r>
      <w:bookmarkEnd w:id="12"/>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CD0D0D">
      <w:pPr>
        <w:pStyle w:val="Heading3"/>
      </w:pPr>
      <w:bookmarkStart w:id="13" w:name="_Toc48939308"/>
      <w:r>
        <w:t>2.2.2 JavaScript,</w:t>
      </w:r>
      <w:r w:rsidR="002B6122">
        <w:t xml:space="preserve"> </w:t>
      </w:r>
      <w:r>
        <w:t>JavaScript Frameworks &amp; SPA frameworks</w:t>
      </w:r>
      <w:bookmarkEnd w:id="13"/>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4" w:name="_Toc48939309"/>
      <w:r>
        <w:t>2.3 Previous work</w:t>
      </w:r>
      <w:bookmarkEnd w:id="14"/>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bookmarkStart w:id="15" w:name="_Toc48939310"/>
      <w:r>
        <w:lastRenderedPageBreak/>
        <w:t>CHAPTER 3: METHODOLOGY</w:t>
      </w:r>
      <w:bookmarkEnd w:id="15"/>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bookmarkStart w:id="16" w:name="_Toc48939311"/>
      <w:r>
        <w:t>3.1 Application Design</w:t>
      </w:r>
      <w:bookmarkEnd w:id="16"/>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bookmarkStart w:id="17" w:name="_Toc48939312"/>
      <w:r>
        <w:t xml:space="preserve">3.2 Chosen </w:t>
      </w:r>
      <w:r w:rsidR="0029733E">
        <w:t>F</w:t>
      </w:r>
      <w:r>
        <w:t>rameworks</w:t>
      </w:r>
      <w:bookmarkEnd w:id="17"/>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lastRenderedPageBreak/>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B60733">
            <w:r>
              <w:t>Vue.js</w:t>
            </w:r>
          </w:p>
        </w:tc>
        <w:tc>
          <w:tcPr>
            <w:tcW w:w="3005" w:type="dxa"/>
          </w:tcPr>
          <w:p w14:paraId="4CE7175C" w14:textId="77777777" w:rsidR="005D7D6B" w:rsidRDefault="005D7D6B" w:rsidP="00B60733">
            <w:r>
              <w:t>February 2014</w:t>
            </w:r>
          </w:p>
        </w:tc>
        <w:tc>
          <w:tcPr>
            <w:tcW w:w="3006" w:type="dxa"/>
          </w:tcPr>
          <w:p w14:paraId="58780501" w14:textId="77777777" w:rsidR="005D7D6B" w:rsidRDefault="005D7D6B" w:rsidP="00B60733">
            <w:r>
              <w:t>13 December 2019</w:t>
            </w:r>
          </w:p>
        </w:tc>
      </w:tr>
    </w:tbl>
    <w:p w14:paraId="355D4A2A" w14:textId="77777777" w:rsidR="002D4DD5" w:rsidRDefault="002D4DD5" w:rsidP="00EA0766"/>
    <w:p w14:paraId="53B201DD" w14:textId="0EB07EE4" w:rsidR="003A65A7" w:rsidRDefault="00002B0C" w:rsidP="00EA0766">
      <w:r w:rsidRPr="00002B0C">
        <w:t>L</w:t>
      </w:r>
      <w:r>
        <w:t>et's see the frameworks selected</w:t>
      </w:r>
      <w:r w:rsidR="00197702">
        <w:t xml:space="preserve"> in more detail</w:t>
      </w:r>
      <w:r>
        <w:t>.</w:t>
      </w:r>
    </w:p>
    <w:p w14:paraId="0C61950C" w14:textId="5798C322" w:rsidR="00802C7F" w:rsidRDefault="00143DAE" w:rsidP="00BE5DB2">
      <w:bookmarkStart w:id="18" w:name="_Toc48939313"/>
      <w:r w:rsidRPr="00CD0D0D">
        <w:rPr>
          <w:rStyle w:val="Heading3Char"/>
        </w:rPr>
        <w:t xml:space="preserve">3.2.1 </w:t>
      </w:r>
      <w:r w:rsidR="00BE5DB2" w:rsidRPr="00CD0D0D">
        <w:rPr>
          <w:rStyle w:val="Heading3Char"/>
        </w:rPr>
        <w:t>Angular 8:</w:t>
      </w:r>
      <w:bookmarkEnd w:id="18"/>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Studiengang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bookmarkStart w:id="19" w:name="_Toc48939314"/>
      <w:r w:rsidRPr="00CD0D0D">
        <w:rPr>
          <w:rStyle w:val="Heading3Char"/>
        </w:rPr>
        <w:lastRenderedPageBreak/>
        <w:t>3.2.2 ReactJS</w:t>
      </w:r>
      <w:r w:rsidR="00D3281E" w:rsidRPr="00CD0D0D">
        <w:rPr>
          <w:rStyle w:val="Heading3Char"/>
        </w:rPr>
        <w:t>:</w:t>
      </w:r>
      <w:bookmarkEnd w:id="19"/>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bookmarkStart w:id="20" w:name="_Toc48939315"/>
      <w:r w:rsidRPr="00CD0D0D">
        <w:rPr>
          <w:rStyle w:val="Heading3Char"/>
        </w:rPr>
        <w:t>3.2.3 Vue.js:</w:t>
      </w:r>
      <w:bookmarkEnd w:id="20"/>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lastRenderedPageBreak/>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bookmarkStart w:id="21" w:name="_Toc48939316"/>
      <w:r w:rsidRPr="00CD0D0D">
        <w:rPr>
          <w:rStyle w:val="Heading3Char"/>
        </w:rPr>
        <w:t>3.2.4 Ember.js</w:t>
      </w:r>
      <w:r w:rsidR="00337303" w:rsidRPr="00CD0D0D">
        <w:rPr>
          <w:rStyle w:val="Heading3Char"/>
        </w:rPr>
        <w:t>:</w:t>
      </w:r>
      <w:bookmarkEnd w:id="21"/>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Shrestha, 2015)</w:t>
      </w:r>
      <w:r w:rsidR="00550134" w:rsidRPr="00550134">
        <w:rPr>
          <w:rStyle w:val="SubtitleChar"/>
        </w:rPr>
        <w:fldChar w:fldCharType="end"/>
      </w:r>
    </w:p>
    <w:p w14:paraId="3F6BD82E" w14:textId="5772089C"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3C7C2A">
        <w:t xml:space="preserve"> </w:t>
      </w:r>
      <w:r w:rsidR="00550134" w:rsidRPr="00550134">
        <w:rPr>
          <w:rStyle w:val="SubtitleChar"/>
        </w:rPr>
        <w:fldChar w:fldCharType="begin" w:fldLock="1"/>
      </w:r>
      <w:r w:rsidR="002B123B">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eviously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noProof/>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51F5165B" w:rsidR="003F036B"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p w14:paraId="42676F35" w14:textId="27F230F0" w:rsidR="00A66477" w:rsidRDefault="00A66477" w:rsidP="00D15BA7">
      <w:r>
        <w:t xml:space="preserve">Now we are aware of the frameworks which will be used in this study, </w:t>
      </w:r>
      <w:proofErr w:type="spellStart"/>
      <w:r>
        <w:t>lets</w:t>
      </w:r>
      <w:proofErr w:type="spellEnd"/>
      <w:r>
        <w:t xml:space="preserve"> see the various parameters which will be computed and evaluated to </w:t>
      </w:r>
      <w:proofErr w:type="spellStart"/>
      <w:r>
        <w:t>analyze</w:t>
      </w:r>
      <w:proofErr w:type="spellEnd"/>
      <w:r>
        <w:t xml:space="preserve"> the performance of these frameworks.</w:t>
      </w:r>
    </w:p>
    <w:p w14:paraId="114C3B43" w14:textId="2C0D999A" w:rsidR="003660E3" w:rsidRDefault="00B64AFE" w:rsidP="00E01513">
      <w:pPr>
        <w:pStyle w:val="Heading2"/>
      </w:pPr>
      <w:bookmarkStart w:id="22" w:name="_Toc48939317"/>
      <w:r>
        <w:t xml:space="preserve">3.3 Performance Parameters &amp; Methods </w:t>
      </w:r>
      <w:proofErr w:type="gramStart"/>
      <w:r>
        <w:t>To</w:t>
      </w:r>
      <w:proofErr w:type="gramEnd"/>
      <w:r>
        <w:t xml:space="preserve"> Compute Those</w:t>
      </w:r>
      <w:bookmarkEnd w:id="22"/>
    </w:p>
    <w:p w14:paraId="20CA6BEF" w14:textId="1DAF43CD" w:rsidR="00B64AFE" w:rsidRDefault="003C7C2A" w:rsidP="00B64AFE">
      <w:r>
        <w:t>The main objective of this work is to calculate the speed indexing of the web application in the browser.</w:t>
      </w:r>
      <w:r w:rsidR="0098678B">
        <w:t xml:space="preserve"> </w:t>
      </w:r>
      <w:proofErr w:type="gramStart"/>
      <w:r w:rsidR="0098678B">
        <w:t>So</w:t>
      </w:r>
      <w:proofErr w:type="gramEnd"/>
      <w:r w:rsidR="0098678B">
        <w:t xml:space="preserve"> in this work, only the parameters which reflect performances in time are given the </w:t>
      </w:r>
      <w:r w:rsidR="001A0534">
        <w:t>importance</w:t>
      </w:r>
      <w:r w:rsidR="0098678B">
        <w:t>. Also, a few parameters associated with the code are taken into consideration.</w:t>
      </w:r>
    </w:p>
    <w:p w14:paraId="23D7F859" w14:textId="2F5F3451" w:rsidR="001A0534" w:rsidRDefault="001A0534" w:rsidP="00B64AFE"/>
    <w:p w14:paraId="0A3CA4A1" w14:textId="117C45CE" w:rsidR="00F81AC4" w:rsidRDefault="001A0534" w:rsidP="00B64AFE">
      <w:pPr>
        <w:rPr>
          <w:rStyle w:val="SubtitleChar"/>
        </w:rPr>
      </w:pPr>
      <w:bookmarkStart w:id="23" w:name="_Toc48939318"/>
      <w:r w:rsidRPr="00CD0D0D">
        <w:rPr>
          <w:rStyle w:val="Heading3Char"/>
        </w:rPr>
        <w:t>3.3.1 Lines of codes</w:t>
      </w:r>
      <w:r w:rsidR="002A43E0" w:rsidRPr="00CD0D0D">
        <w:rPr>
          <w:rStyle w:val="Heading3Char"/>
        </w:rPr>
        <w:t>:</w:t>
      </w:r>
      <w:bookmarkEnd w:id="23"/>
      <w:r w:rsidR="001F569B">
        <w:rPr>
          <w:b/>
          <w:bCs/>
        </w:rPr>
        <w:t xml:space="preserve"> </w:t>
      </w:r>
      <w:r w:rsidR="001F569B">
        <w:t xml:space="preserve">Lines of code is one of the most important and oldest metrics around there. </w:t>
      </w:r>
      <w:proofErr w:type="spellStart"/>
      <w:r w:rsidR="001F569B">
        <w:t>Iw</w:t>
      </w:r>
      <w:proofErr w:type="spellEnd"/>
      <w:r w:rsidR="001F569B">
        <w:t xml:space="preserve"> was used for the first time in the year 1960 in economic, social studies &amp; productivity it came out as an effective metric.</w:t>
      </w:r>
      <w:r w:rsidR="00561A69">
        <w:t xml:space="preserve"> In the era of assembly languages, this metric was quite simple but as soon as languages starting evaluated and it started moving toward a structural </w:t>
      </w:r>
      <w:r w:rsidR="00561A69">
        <w:lastRenderedPageBreak/>
        <w:t>programming approach like C language, this concept started getting complex.</w:t>
      </w:r>
      <w:r w:rsidR="009C208D">
        <w:t xml:space="preserve"> </w:t>
      </w:r>
      <w:r w:rsidR="009F65CD">
        <w:t xml:space="preserve">Therefore later this metric got standardized and two counting methods </w:t>
      </w:r>
      <w:r w:rsidR="002B123B" w:rsidRPr="002B123B">
        <w:rPr>
          <w:rStyle w:val="SubtitleChar"/>
        </w:rPr>
        <w:fldChar w:fldCharType="begin" w:fldLock="1"/>
      </w:r>
      <w:r w:rsidR="002B123B">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id":"ITEM-2","itemData":{"abstract":"The Software Improvement Group (SIG) is a company that is specialized in the analysis of large software systems. Based on these analyses a range of services and products are offered to their clients. An example is the automatic generation of documentation for legacy systems. The generated documentation helps software developers of the client in understanding the source code of the legacy systems. Another example is performing software risk assessments. A software risk assessment assesses the technical quality of a software system. It is based on measurements of the source code and on interviews of the stakeholders involved in the project. The results of these measurements are interpreted by the experts of the SIG, which leads to the identification of problems and possible solutions to overcome the identified problems. These are reported to their clients. There are multiple questions that a client can have when they ask the SIG to perform an assessment. The question might be as broad as wanting to know whether the software system is maintainable in the future or as specific as wanting to know whether it is easy to implement a change in the length of bank numbers in their system. A question often asked by clients is: is the quality of my software system comparable to other software systems? Knowing the answer of this question helps the client to decide whether they should improve their current software development practices or sustain their current practices","author":[{"dropping-particle":"","family":"Rentrop","given":"Julien","non-dropping-particle":"","parse-names":false,"suffix":""},{"dropping-particle":"","family":"Year","given":"One","non-dropping-particle":"","parse-names":false,"suffix":""},{"dropping-particle":"","family":"Course","given":"Master","non-dropping-particle":"","parse-names":false,"suffix":""},{"dropping-particle":"","family":"Engineering","given":"Software","non-dropping-particle":"","parse-names":false,"suffix":""}],"container-title":"Measurement","id":"ITEM-2","issued":{"date-parts":[["2006"]]},"title":"Software Metrics as Benchmarks for Source Code Quality of Software Systems","type":"article-journal"},"uris":["http://www.mendeley.com/documents/?uuid=e30b5153-e733-49aa-b6e7-710a02ef5b67"]}],"mendeley":{"formattedCitation":"(Rentrop &lt;i&gt;et al.&lt;/i&gt;, 2006; Lawrence, 2017)","plainTextFormattedCitation":"(Rentrop et al., 2006; Lawrence, 2017)","previouslyFormattedCitation":"(Rentrop &lt;i&gt;et al.&lt;/i&gt;, 2006; Lawrence, 2017)"},"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Rentrop et al., 2006; Lawrence, 2017)</w:t>
      </w:r>
      <w:r w:rsidR="002B123B" w:rsidRPr="002B123B">
        <w:rPr>
          <w:rStyle w:val="SubtitleChar"/>
        </w:rPr>
        <w:fldChar w:fldCharType="end"/>
      </w:r>
      <w:r w:rsidR="009F65CD">
        <w:t>.</w:t>
      </w:r>
      <w:proofErr w:type="spellStart"/>
      <w:r w:rsidR="009F65CD">
        <w:t>i.e</w:t>
      </w:r>
      <w:proofErr w:type="spellEnd"/>
      <w:r w:rsidR="009F65CD">
        <w:t xml:space="preserve"> </w:t>
      </w:r>
      <w:bookmarkStart w:id="24" w:name="_Hlk48900341"/>
      <w:r w:rsidR="009F65CD">
        <w:t>SLOC &amp; LLOC</w:t>
      </w:r>
      <w:bookmarkEnd w:id="24"/>
      <w:r w:rsidR="009F65CD">
        <w:t xml:space="preserve">. SLOC is the physical lines of code whereas LLOC is the logical lines of code. SLOC gives the measure of the number of physical lines in the code excluding the comments and LLOC gives the measure of the number of executable statements within the code. </w:t>
      </w:r>
      <w:r w:rsidR="002B123B" w:rsidRPr="002B123B">
        <w:rPr>
          <w:rStyle w:val="SubtitleChar"/>
        </w:rPr>
        <w:fldChar w:fldCharType="begin" w:fldLock="1"/>
      </w:r>
      <w:r w:rsidR="00034217">
        <w:rPr>
          <w:rStyle w:val="SubtitleChar"/>
        </w:rPr>
        <w:instrText>ADDIN CSL_CITATION {"citationItems":[{"id":"ITEM-1","itemData":{"abstract":"This report presents guidelines for defining, recording, and reporting two frequently used measures of software size—physical source lines and logical source statements. We propose a general framework for constructing size definitions and use it to derive operational methods for reducing misunderstand- ings in measurement results. We show how the methods can be applied to address the information needs of different users while maintaining a common definition of software size.","author":[{"dropping-particle":"","family":"Park","given":"Robert E.","non-dropping-particle":"","parse-names":false,"suffix":""}],"id":"ITEM-1","issue":"September","issued":{"date-parts":[["1992"]]},"page":"242","title":"Software Size Measurement : A Framework for Counting Source Statements. In: Technical Report CMU/SEI-92-TR-20.","type":"article-journal"},"uris":["http://www.mendeley.com/documents/?uuid=7f3dae10-ff35-458a-9c8c-7f3a259fc255"]}],"mendeley":{"formattedCitation":"(Park, 1992)","plainTextFormattedCitation":"(Park, 1992)","previouslyFormattedCitation":"(Park, 1992)"},"properties":{"noteIndex":0},"schema":"https://github.com/citation-style-language/schema/raw/master/csl-citation.json"}</w:instrText>
      </w:r>
      <w:r w:rsidR="002B123B" w:rsidRPr="002B123B">
        <w:rPr>
          <w:rStyle w:val="SubtitleChar"/>
        </w:rPr>
        <w:fldChar w:fldCharType="separate"/>
      </w:r>
      <w:r w:rsidR="002B123B" w:rsidRPr="002B123B">
        <w:rPr>
          <w:rStyle w:val="SubtitleChar"/>
          <w:noProof/>
        </w:rPr>
        <w:t>(Park, 1992)</w:t>
      </w:r>
      <w:r w:rsidR="002B123B" w:rsidRPr="002B123B">
        <w:rPr>
          <w:rStyle w:val="SubtitleChar"/>
        </w:rPr>
        <w:fldChar w:fldCharType="end"/>
      </w:r>
      <w:r w:rsidR="00BC417A">
        <w:rPr>
          <w:rStyle w:val="SubtitleChar"/>
        </w:rPr>
        <w:t>.</w:t>
      </w:r>
      <w:r w:rsidR="00F81AC4">
        <w:rPr>
          <w:rStyle w:val="SubtitleChar"/>
        </w:rPr>
        <w:t xml:space="preserve"> </w:t>
      </w:r>
    </w:p>
    <w:p w14:paraId="619C313F" w14:textId="5BA0D005" w:rsidR="00A81DA7" w:rsidRDefault="00F81AC4" w:rsidP="00B64AFE">
      <w:r w:rsidRPr="00F81AC4">
        <w:rPr>
          <w:b/>
          <w:bCs/>
        </w:rPr>
        <w:t xml:space="preserve">Method to count </w:t>
      </w:r>
      <w:r>
        <w:rPr>
          <w:b/>
          <w:bCs/>
        </w:rPr>
        <w:t xml:space="preserve">LOC: </w:t>
      </w:r>
      <w:r>
        <w:t xml:space="preserve">We will be using two tools to count the Physical lines and </w:t>
      </w:r>
      <w:proofErr w:type="spellStart"/>
      <w:proofErr w:type="gramStart"/>
      <w:r>
        <w:t>And</w:t>
      </w:r>
      <w:proofErr w:type="spellEnd"/>
      <w:proofErr w:type="gramEnd"/>
      <w:r>
        <w:t xml:space="preserve"> source code lines. </w:t>
      </w:r>
      <w:r w:rsidR="00C036BB">
        <w:t xml:space="preserve">Tools used are </w:t>
      </w:r>
      <w:proofErr w:type="spellStart"/>
      <w:r w:rsidR="00C036BB">
        <w:t>sloc</w:t>
      </w:r>
      <w:proofErr w:type="spellEnd"/>
      <w:r w:rsidR="00C036BB">
        <w:t xml:space="preserve"> and </w:t>
      </w:r>
      <w:proofErr w:type="spellStart"/>
      <w:r w:rsidR="00C036BB">
        <w:t>cloc</w:t>
      </w:r>
      <w:proofErr w:type="spellEnd"/>
      <w:r w:rsidR="00C036BB">
        <w:t xml:space="preserve"> and these tools are available on </w:t>
      </w:r>
      <w:proofErr w:type="spellStart"/>
      <w:r w:rsidR="00C036BB">
        <w:t>npm</w:t>
      </w:r>
      <w:proofErr w:type="spellEnd"/>
      <w:r w:rsidR="00C036BB">
        <w:t xml:space="preserve"> as well as on </w:t>
      </w:r>
      <w:proofErr w:type="spellStart"/>
      <w:r w:rsidR="00C036BB">
        <w:t>Github</w:t>
      </w:r>
      <w:proofErr w:type="spellEnd"/>
      <w:r w:rsidR="00C036BB">
        <w:t>.</w:t>
      </w:r>
      <w:r w:rsidR="00903912">
        <w:t xml:space="preserve"> </w:t>
      </w:r>
      <w:r w:rsidR="00034217" w:rsidRPr="00034217">
        <w:rPr>
          <w:rStyle w:val="SubtitleChar"/>
        </w:rPr>
        <w:fldChar w:fldCharType="begin" w:fldLock="1"/>
      </w:r>
      <w:r w:rsidR="00160F3C">
        <w:rPr>
          <w:rStyle w:val="SubtitleChar"/>
        </w:rPr>
        <w:instrText>ADDIN CSL_CITATION {"citationItems":[{"id":"ITEM-1","itemData":{"abstract":"simple tool to count SLOC (source lines of code). Contribute to flosse/sloc development by creating an account on GitHub.","author":[{"dropping-particle":"","family":"Kohlhase","given":"Markus","non-dropping-particle":"","parse-names":false,"suffix":""}],"id":"ITEM-1","issued":{"date-parts":[["2020","8"]]},"note":"original-date: 2012-07-28T08:27:12Z","title":"flosse/sloc","type":"article"},"uris":["http://www.mendeley.com/documents/?uuid=c304b373-d430-47ea-ae77-d5561ae5e725"]},{"id":"ITEM-2","itemData":{"abstract":"An npm module for distributing cloc by Al Danial. Contribute to kentcdodds/cloc development by creating an account on GitHub.","author":[{"dropping-particle":"","family":"Dodds","given":"Kent C","non-dropping-particle":"","parse-names":false,"suffix":""}],"id":"ITEM-2","issued":{"date-parts":[["2020","8"]]},"note":"original-date: 2015-06-30T17:03:47Z","title":"kentcdodds/cloc","type":"article"},"uris":["http://www.mendeley.com/documents/?uuid=24301a14-90b1-4f46-aea7-965ea9c3b633"]}],"mendeley":{"formattedCitation":"(Dodds, 2020; Kohlhase, 2020)","plainTextFormattedCitation":"(Dodds, 2020; Kohlhase, 2020)","previouslyFormattedCitation":"(Dodds, 2020; Kohlhase, 2020)"},"properties":{"noteIndex":0},"schema":"https://github.com/citation-style-language/schema/raw/master/csl-citation.json"}</w:instrText>
      </w:r>
      <w:r w:rsidR="00034217" w:rsidRPr="00034217">
        <w:rPr>
          <w:rStyle w:val="SubtitleChar"/>
        </w:rPr>
        <w:fldChar w:fldCharType="separate"/>
      </w:r>
      <w:r w:rsidR="00034217" w:rsidRPr="00034217">
        <w:rPr>
          <w:rStyle w:val="SubtitleChar"/>
          <w:noProof/>
        </w:rPr>
        <w:t>(Dodds, 2020; Kohlhase, 2020)</w:t>
      </w:r>
      <w:r w:rsidR="00034217" w:rsidRPr="00034217">
        <w:rPr>
          <w:rStyle w:val="SubtitleChar"/>
        </w:rPr>
        <w:fldChar w:fldCharType="end"/>
      </w:r>
      <w:r w:rsidR="00A81DA7">
        <w:t xml:space="preserve"> We just need to simply write </w:t>
      </w:r>
      <w:proofErr w:type="spellStart"/>
      <w:r w:rsidR="00A81DA7">
        <w:t>npm</w:t>
      </w:r>
      <w:proofErr w:type="spellEnd"/>
      <w:r w:rsidR="00A81DA7">
        <w:t xml:space="preserve"> install command and then these tools will get installed on the machine. And after </w:t>
      </w:r>
      <w:r w:rsidR="00C036BB">
        <w:t xml:space="preserve">the </w:t>
      </w:r>
      <w:r w:rsidR="00A81DA7">
        <w:t>successful installation of these tools, we can execute the commands to count the LOC metric.</w:t>
      </w:r>
      <w:r w:rsidR="00B71B11">
        <w:t xml:space="preserve"> The reason for using two different tools is for greater accuracy.</w:t>
      </w:r>
    </w:p>
    <w:p w14:paraId="43F61183" w14:textId="6F5A6847" w:rsidR="00DA39E4" w:rsidRDefault="00903912" w:rsidP="00B64AFE">
      <w:r>
        <w:t>While counting the LOC we will count only the amount of code developers has to write and not the auto-generated code by the CLI.</w:t>
      </w:r>
    </w:p>
    <w:p w14:paraId="7A5F4DA5" w14:textId="6D32AA24" w:rsidR="008B4E02" w:rsidRDefault="008B4E02" w:rsidP="00B64AFE">
      <w:r>
        <w:t xml:space="preserve">Command used – </w:t>
      </w:r>
      <w:proofErr w:type="spellStart"/>
      <w:r>
        <w:t>sloc</w:t>
      </w:r>
      <w:proofErr w:type="spellEnd"/>
      <w:r>
        <w:t xml:space="preserve"> </w:t>
      </w:r>
      <w:proofErr w:type="spellStart"/>
      <w:r>
        <w:t>src</w:t>
      </w:r>
      <w:proofErr w:type="spellEnd"/>
      <w:r>
        <w:t xml:space="preserve"> &amp; </w:t>
      </w:r>
      <w:proofErr w:type="spellStart"/>
      <w:r>
        <w:t>cloc</w:t>
      </w:r>
      <w:proofErr w:type="spellEnd"/>
      <w:r>
        <w:t xml:space="preserve"> </w:t>
      </w:r>
      <w:proofErr w:type="spellStart"/>
      <w:r>
        <w:t>src</w:t>
      </w:r>
      <w:proofErr w:type="spellEnd"/>
      <w:r>
        <w:t xml:space="preserve"> where </w:t>
      </w:r>
      <w:proofErr w:type="spellStart"/>
      <w:r>
        <w:t>src</w:t>
      </w:r>
      <w:proofErr w:type="spellEnd"/>
      <w:r>
        <w:t xml:space="preserve"> is the directory from which we want to count the LOC.</w:t>
      </w:r>
    </w:p>
    <w:p w14:paraId="4BB62542" w14:textId="4FDE7CF0" w:rsidR="00B71B11" w:rsidRDefault="00A84510" w:rsidP="00A84510">
      <w:pPr>
        <w:jc w:val="center"/>
      </w:pPr>
      <w:r>
        <w:rPr>
          <w:noProof/>
        </w:rPr>
        <w:drawing>
          <wp:inline distT="0" distB="0" distL="0" distR="0" wp14:anchorId="78910C16" wp14:editId="3251255F">
            <wp:extent cx="5731510" cy="52019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31510" cy="5201920"/>
                    </a:xfrm>
                    <a:prstGeom prst="rect">
                      <a:avLst/>
                    </a:prstGeom>
                  </pic:spPr>
                </pic:pic>
              </a:graphicData>
            </a:graphic>
          </wp:inline>
        </w:drawing>
      </w:r>
    </w:p>
    <w:p w14:paraId="256BE50C" w14:textId="152B5736" w:rsidR="005925C9" w:rsidRDefault="005925C9" w:rsidP="005925C9"/>
    <w:p w14:paraId="3ABD7BE6" w14:textId="6BD8A84B" w:rsidR="00734C8D" w:rsidRDefault="00734C8D" w:rsidP="005925C9">
      <w:r>
        <w:lastRenderedPageBreak/>
        <w:t xml:space="preserve">While building the website, the speed taken by </w:t>
      </w:r>
      <w:r w:rsidR="00D17EB5">
        <w:t xml:space="preserve">the </w:t>
      </w:r>
      <w:r>
        <w:t>webpage matters a lot.</w:t>
      </w:r>
      <w:r w:rsidR="00D17EB5">
        <w:t xml:space="preserve"> Faster pages are more efficient and they provide a much better user experience.</w:t>
      </w:r>
      <w:r w:rsidR="00C446FB">
        <w:t xml:space="preserve"> According to </w:t>
      </w:r>
      <w:proofErr w:type="spellStart"/>
      <w:r w:rsidR="00C446FB">
        <w:t>kissmetrics</w:t>
      </w:r>
      <w:proofErr w:type="spellEnd"/>
      <w:r w:rsidR="00C446FB">
        <w:t xml:space="preserve"> infographics, one-fourth of the user we move to the other website if the website they are opening takes more than 3 seconds</w:t>
      </w:r>
      <w:r w:rsidR="00EA5E87"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EA5E87" w:rsidRPr="00EA5E87">
        <w:rPr>
          <w:rStyle w:val="SubtitleChar"/>
        </w:rPr>
        <w:fldChar w:fldCharType="separate"/>
      </w:r>
      <w:r w:rsidR="00EA5E87" w:rsidRPr="00EA5E87">
        <w:rPr>
          <w:rStyle w:val="SubtitleChar"/>
          <w:noProof/>
        </w:rPr>
        <w:t>(sean, 2011)</w:t>
      </w:r>
      <w:r w:rsidR="00EA5E87" w:rsidRPr="00EA5E87">
        <w:rPr>
          <w:rStyle w:val="SubtitleChar"/>
        </w:rPr>
        <w:fldChar w:fldCharType="end"/>
      </w:r>
      <w:r w:rsidR="00C446FB">
        <w:t>.</w:t>
      </w:r>
      <w:r w:rsidR="00F93EC8">
        <w:t xml:space="preserve"> In the case of mobile users, this ratio is even higher. The same study states that 73% of users have faced the use of a slower page load.</w:t>
      </w:r>
      <w:r w:rsidR="005517EB">
        <w:t xml:space="preserve"> According to Walmart the if the load time increases by even 1</w:t>
      </w:r>
      <w:proofErr w:type="gramStart"/>
      <w:r w:rsidR="005517EB">
        <w:t>s,  then</w:t>
      </w:r>
      <w:proofErr w:type="gramEnd"/>
      <w:r w:rsidR="005517EB">
        <w:t xml:space="preserve"> the conversion rate is decreased by 2%.</w:t>
      </w:r>
      <w:r w:rsidR="008E51F6">
        <w:t xml:space="preserve"> Also, the SEO of webpages should be good so they can rank higher according to </w:t>
      </w:r>
      <w:r w:rsidR="00BE6950">
        <w:t xml:space="preserve">the </w:t>
      </w:r>
      <w:r w:rsidR="008E51F6">
        <w:t xml:space="preserve">Google ranking algorithm. Now </w:t>
      </w:r>
      <w:r w:rsidR="00BE6950">
        <w:t>G</w:t>
      </w:r>
      <w:r w:rsidR="008E51F6">
        <w:t>oogle has include</w:t>
      </w:r>
      <w:r w:rsidR="00BE6950">
        <w:t>d</w:t>
      </w:r>
      <w:r w:rsidR="008E51F6">
        <w:t xml:space="preserve"> the page speed as their criteria that means the pages with the higher speed will be ranked higher when someone sea</w:t>
      </w:r>
      <w:r w:rsidR="00BE6950">
        <w:t>rc</w:t>
      </w:r>
      <w:r w:rsidR="008E51F6">
        <w:t>hes for something on google</w:t>
      </w:r>
      <w:r w:rsidR="00DF28C3" w:rsidRPr="00EA5E87">
        <w:rPr>
          <w:rStyle w:val="SubtitleChar"/>
        </w:rPr>
        <w:fldChar w:fldCharType="begin" w:fldLock="1"/>
      </w:r>
      <w:r w:rsidR="003C4FCC">
        <w:rPr>
          <w:rStyle w:val="SubtitleChar"/>
        </w:rPr>
        <w:instrText>ADDIN CSL_CITATION {"citationItems":[{"id":"ITEM-1","itemData":{"abstract":"Page loading time is obviously an important part of any website’s user experience. And many times we’ll let it slide to accommodate better aesthetic design, new nifty functionality or to add more content to web pages.","author":[{"dropping-particle":"","family":"sean","given":"work","non-dropping-particle":"","parse-names":false,"suffix":""}],"container-title":"Neil Patel","id":"ITEM-1","issued":{"date-parts":[["2011","4"]]},"title":"How {Loading} {Time} {Affects} {Your} {Bottom} {Line}","type":"article"},"uris":["http://www.mendeley.com/documents/?uuid=3e7528dd-2549-4a58-a074-e36f0e898852"]}],"mendeley":{"formattedCitation":"(sean, 2011)","plainTextFormattedCitation":"(sean, 2011)","previouslyFormattedCitation":"(sean, 2011)"},"properties":{"noteIndex":0},"schema":"https://github.com/citation-style-language/schema/raw/master/csl-citation.json"}</w:instrText>
      </w:r>
      <w:r w:rsidR="00DF28C3" w:rsidRPr="00EA5E87">
        <w:rPr>
          <w:rStyle w:val="SubtitleChar"/>
        </w:rPr>
        <w:fldChar w:fldCharType="separate"/>
      </w:r>
      <w:r w:rsidR="00DF28C3" w:rsidRPr="00EA5E87">
        <w:rPr>
          <w:rStyle w:val="SubtitleChar"/>
          <w:noProof/>
        </w:rPr>
        <w:t>(sean, 2011)</w:t>
      </w:r>
      <w:r w:rsidR="00DF28C3" w:rsidRPr="00EA5E87">
        <w:rPr>
          <w:rStyle w:val="SubtitleChar"/>
        </w:rPr>
        <w:fldChar w:fldCharType="end"/>
      </w:r>
      <w:r w:rsidR="00DF28C3">
        <w:t>.</w:t>
      </w:r>
      <w:r w:rsidR="008E51F6">
        <w:t xml:space="preserve"> </w:t>
      </w:r>
      <w:r w:rsidR="005517EB">
        <w:t xml:space="preserve"> </w:t>
      </w:r>
      <w:proofErr w:type="gramStart"/>
      <w:r w:rsidR="005517EB">
        <w:t>Therefore</w:t>
      </w:r>
      <w:proofErr w:type="gramEnd"/>
      <w:r w:rsidR="005517EB">
        <w:t xml:space="preserve"> obtaining the performances of the webpage has become more important. So the next 5 parameters will talk about the factors related to the performance of the webpage.</w:t>
      </w:r>
      <w:r w:rsidR="008821D9">
        <w:t xml:space="preserve"> </w:t>
      </w:r>
      <w:r w:rsidR="008821D9" w:rsidRPr="008821D9">
        <w:rPr>
          <w:rStyle w:val="SubtitleChar"/>
        </w:rPr>
        <w:fldChar w:fldCharType="begin" w:fldLock="1"/>
      </w:r>
      <w:r w:rsidR="00EA5E87">
        <w:rPr>
          <w:rStyle w:val="SubtitleChar"/>
        </w:rPr>
        <w:instrText>ADDIN CSL_CITATION {"citationItems":[{"id":"ITEM-1","itemData":{"abstract":"Why does page speed matter? Page speed is a critical component in the overall user experience and may be one of the organic ranking factors.","author":[{"dropping-particle":"","family":"Guard","given":"Kalpesh","non-dropping-particle":"","parse-names":false,"suffix":""}],"container-title":"seoClarity","id":"ITEM-1","issued":{"date-parts":[["2020","6"]]},"note":"Section: Blog","title":"Why {Page} {Speed} {Matters} and {How} to {Improve} {It}","type":"article"},"uris":["http://www.mendeley.com/documents/?uuid=3032b95c-88f7-4cde-9fc4-4856e9ecb168"]}],"mendeley":{"formattedCitation":"(Guard, 2020)","plainTextFormattedCitation":"(Guard, 2020)","previouslyFormattedCitation":"(Guard, 2020)"},"properties":{"noteIndex":0},"schema":"https://github.com/citation-style-language/schema/raw/master/csl-citation.json"}</w:instrText>
      </w:r>
      <w:r w:rsidR="008821D9" w:rsidRPr="008821D9">
        <w:rPr>
          <w:rStyle w:val="SubtitleChar"/>
        </w:rPr>
        <w:fldChar w:fldCharType="separate"/>
      </w:r>
      <w:r w:rsidR="008821D9" w:rsidRPr="008821D9">
        <w:rPr>
          <w:rStyle w:val="SubtitleChar"/>
          <w:noProof/>
        </w:rPr>
        <w:t>(Guard, 2020)</w:t>
      </w:r>
      <w:r w:rsidR="008821D9" w:rsidRPr="008821D9">
        <w:rPr>
          <w:rStyle w:val="SubtitleChar"/>
        </w:rPr>
        <w:fldChar w:fldCharType="end"/>
      </w:r>
    </w:p>
    <w:p w14:paraId="07E1BE4A" w14:textId="409E8D2B" w:rsidR="00B31B9D" w:rsidRDefault="00B31B9D" w:rsidP="005925C9">
      <w:r>
        <w:t xml:space="preserve">The tools used for computing these parameters </w:t>
      </w:r>
      <w:r w:rsidR="008821D9">
        <w:t>are</w:t>
      </w:r>
      <w:r>
        <w:t xml:space="preserve"> </w:t>
      </w:r>
      <w:proofErr w:type="spellStart"/>
      <w:r>
        <w:t>google’s</w:t>
      </w:r>
      <w:proofErr w:type="spellEnd"/>
      <w:r>
        <w:t xml:space="preserve"> lighthouse</w:t>
      </w:r>
      <w:r w:rsidR="000321ED">
        <w:t xml:space="preserve"> tool</w:t>
      </w:r>
      <w:r>
        <w:t>.</w:t>
      </w:r>
      <w:r w:rsidR="002310A5">
        <w:t xml:space="preserve"> This open-source tool can be used for monitoring the performances of the web application as well as, the load times, their speed index</w:t>
      </w:r>
      <w:r w:rsidR="003C4FCC">
        <w:t>,</w:t>
      </w:r>
      <w:r w:rsidR="002310A5">
        <w:t xml:space="preserve"> etc. Is also gives the score for SEO. </w:t>
      </w:r>
      <w:r w:rsidR="003C4FCC" w:rsidRPr="00B44359">
        <w:rPr>
          <w:rStyle w:val="SubtitleChar"/>
        </w:rPr>
        <w:fldChar w:fldCharType="begin" w:fldLock="1"/>
      </w:r>
      <w:r w:rsidR="00B44359" w:rsidRPr="00B44359">
        <w:rPr>
          <w:rStyle w:val="SubtitleChar"/>
        </w:rPr>
        <w:instrText>ADDIN CSL_CITATION {"citationItems":[{"id":"ITEM-1","itemData":{"abstract":"Automated auditing, performance metrics, and best practices for the web.","author":[{"dropping-particle":"","family":"Google","given":"","non-dropping-particle":"","parse-names":false,"suffix":""}],"id":"ITEM-1","issued":{"date-parts":[["2020","8"]]},"note":"original-date: 2016-03-08T01:03:11Z","publisher":"GoogleChrome","title":"{GoogleChrome}/lighthouse","type":"article"},"uris":["http://www.mendeley.com/documents/?uuid=323a465b-19f1-4c4b-8f5f-9d36756af2ed"]},{"id":"ITEM-2","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2","issued":{"date-parts":[["2020"]]},"title":"An Early Benchmark of Quality of Experience Between HTTP/2 and HTTP/3 using Lighthouse","type":"article-journal"},"uris":["http://www.mendeley.com/documents/?uuid=a44679f0-a41c-4fde-9555-7541b943e9f6"]}],"mendeley":{"formattedCitation":"(Google, 2020; Saif, Lung and Matrawy, 2020)","plainTextFormattedCitation":"(Google, 2020; Saif, Lung and Matrawy, 2020)","previouslyFormattedCitation":"(Google, 2020)"},"properties":{"noteIndex":0},"schema":"https://github.com/citation-style-language/schema/raw/master/csl-citation.json"}</w:instrText>
      </w:r>
      <w:r w:rsidR="003C4FCC" w:rsidRPr="00B44359">
        <w:rPr>
          <w:rStyle w:val="SubtitleChar"/>
        </w:rPr>
        <w:fldChar w:fldCharType="separate"/>
      </w:r>
      <w:r w:rsidR="00B44359" w:rsidRPr="00B44359">
        <w:rPr>
          <w:rStyle w:val="SubtitleChar"/>
        </w:rPr>
        <w:t>(Google, 2020; Saif, Lung and Matrawy, 2020)</w:t>
      </w:r>
      <w:r w:rsidR="003C4FCC" w:rsidRPr="00B44359">
        <w:rPr>
          <w:rStyle w:val="SubtitleChar"/>
        </w:rPr>
        <w:fldChar w:fldCharType="end"/>
      </w:r>
    </w:p>
    <w:p w14:paraId="46DBCBE7" w14:textId="77777777" w:rsidR="00734C8D" w:rsidRDefault="00734C8D" w:rsidP="005925C9"/>
    <w:p w14:paraId="24EB96F9" w14:textId="61FF4C9A" w:rsidR="005925C9" w:rsidRPr="00CD0D0D" w:rsidRDefault="005925C9" w:rsidP="00CD0D0D">
      <w:pPr>
        <w:pStyle w:val="Heading3"/>
        <w:rPr>
          <w:rStyle w:val="lh-metrictitle"/>
        </w:rPr>
      </w:pPr>
      <w:bookmarkStart w:id="25" w:name="_Toc48939319"/>
      <w:r w:rsidRPr="00CD0D0D">
        <w:rPr>
          <w:rStyle w:val="Heading3Char"/>
          <w:b/>
        </w:rPr>
        <w:t>3.3.2</w:t>
      </w:r>
      <w:r w:rsidRPr="00CD0D0D">
        <w:rPr>
          <w:rStyle w:val="Heading1Char"/>
          <w:b/>
          <w:caps w:val="0"/>
          <w:sz w:val="24"/>
          <w:szCs w:val="24"/>
        </w:rPr>
        <w:t xml:space="preserve"> </w:t>
      </w:r>
      <w:r w:rsidRPr="00CD0D0D">
        <w:rPr>
          <w:rStyle w:val="lh-metrictitle"/>
        </w:rPr>
        <w:t xml:space="preserve">First </w:t>
      </w:r>
      <w:proofErr w:type="spellStart"/>
      <w:r w:rsidRPr="00CD0D0D">
        <w:rPr>
          <w:rStyle w:val="lh-metrictitle"/>
        </w:rPr>
        <w:t>Contentful</w:t>
      </w:r>
      <w:proofErr w:type="spellEnd"/>
      <w:r w:rsidRPr="00CD0D0D">
        <w:rPr>
          <w:rStyle w:val="lh-metrictitle"/>
        </w:rPr>
        <w:t xml:space="preserve"> Paint</w:t>
      </w:r>
      <w:r w:rsidR="00A5552C" w:rsidRPr="00CD0D0D">
        <w:rPr>
          <w:rStyle w:val="lh-metrictitle"/>
        </w:rPr>
        <w:t xml:space="preserve"> (FCP)</w:t>
      </w:r>
      <w:r w:rsidR="0094268C" w:rsidRPr="00CD0D0D">
        <w:rPr>
          <w:rStyle w:val="lh-metrictitle"/>
        </w:rPr>
        <w:t>:</w:t>
      </w:r>
      <w:bookmarkEnd w:id="25"/>
    </w:p>
    <w:p w14:paraId="045B45A5" w14:textId="09C23F3A" w:rsidR="0094268C" w:rsidRPr="00A5552C" w:rsidRDefault="00A5552C" w:rsidP="005925C9">
      <w:pPr>
        <w:rPr>
          <w:rFonts w:cs="Times New Roman"/>
        </w:rPr>
      </w:pPr>
      <w:r>
        <w:rPr>
          <w:rFonts w:cs="Times New Roman"/>
        </w:rPr>
        <w:t xml:space="preserve">When the user navigates to the particular URL then it takes some time for the browser to fetch data from the server and display it in the browser. </w:t>
      </w:r>
      <w:r w:rsidR="00CD29EF">
        <w:rPr>
          <w:rFonts w:cs="Times New Roman"/>
        </w:rPr>
        <w:t>FCP measures the amount of time taken by the browser to display the first content of the DOM. It may be anything for example any image, heading, paragraph, etc. FCP score is a comparison of  FCP of your website with real-time websites</w:t>
      </w:r>
      <w:r w:rsidR="009057D9">
        <w:rPr>
          <w:rFonts w:cs="Times New Roman"/>
        </w:rPr>
        <w:t xml:space="preserve"> based on data from </w:t>
      </w:r>
      <w:r w:rsidR="00B85DCF">
        <w:rPr>
          <w:rFonts w:cs="Times New Roman"/>
        </w:rPr>
        <w:t xml:space="preserve">the </w:t>
      </w:r>
      <w:r w:rsidR="009057D9">
        <w:rPr>
          <w:rFonts w:cs="Times New Roman"/>
        </w:rPr>
        <w:t>HTTP archive</w:t>
      </w:r>
      <w:r w:rsidR="00CD29EF">
        <w:rPr>
          <w:rFonts w:cs="Times New Roman"/>
        </w:rPr>
        <w:t>.</w:t>
      </w:r>
      <w:r w:rsidR="000D0617">
        <w:rPr>
          <w:rFonts w:cs="Times New Roman"/>
        </w:rPr>
        <w:t xml:space="preserve"> </w:t>
      </w:r>
      <w:r w:rsidR="00160F3C" w:rsidRPr="00160F3C">
        <w:rPr>
          <w:rStyle w:val="SubtitleChar"/>
        </w:rPr>
        <w:fldChar w:fldCharType="begin" w:fldLock="1"/>
      </w:r>
      <w:r w:rsidR="008708E6">
        <w:rPr>
          <w:rStyle w:val="SubtitleChar"/>
        </w:rPr>
        <w:instrText>ADDIN CSL_CITATION {"citationItems":[{"id":"ITEM-1","itemData":{"DOI":"10.1109/IAC.2018.8780515","ISBN":"9781538669204","abstract":"The problem of speed of page load time in the Borneo Biodiversity information system which is decreasing has an impact on the level of user satisfaction. The amount of resources used and the amount of data stored causes the system to be slow. The paper analyzes the load time of web pages based on key indicators performance for page loading timings. The variable analysis of webpage for calculates value; loading time (Time to First Byte, First paint time, First contentful paint time, DOM interactive time, DOM loaded time content, Onload time), total page size, and the number of requests. The results of the analysis have given a grade to the web performance and evaluated the results by providing a solution to optimize the low parameter values.","author":[{"dropping-particle":"","family":"Budiman","given":"Edy","non-dropping-particle":"","parse-names":false,"suffix":""},{"dropping-particle":"","family":"Puspitasari","given":"Novianti","non-dropping-particle":"","parse-names":false,"suffix":""},{"dropping-particle":"","family":"Alam","given":"Sitti Nur","non-dropping-particle":"","parse-names":false,"suffix":""},{"dropping-particle":"","family":"Akbar","given":"Th Mohammad Aldrin","non-dropping-particle":"","parse-names":false,"suffix":""},{"dropping-particle":"","family":"Haeruddin","given":"","non-dropping-particle":"","parse-names":false,"suffix":""},{"dropping-particle":"","family":"Indra","given":"Dolly","non-dropping-particle":"","parse-names":false,"suffix":""}],"container-title":"Proceedings of the 3rd International Conference on Informatics and Computing, ICIC 2018","id":"ITEM-1","issued":{"date-parts":[["2018"]]},"page":"5-9","publisher":"IEEE","title":"Performance analysis of the resource loading time for borneo biodiversity information system","type":"article-journal"},"uris":["http://www.mendeley.com/documents/?uuid=0ee1ccf8-1586-4e1c-b280-20e728b2d151"]},{"id":"ITEM-2","itemData":{"ISBN":"9781728167268","abstract":"The rapid growth of technology has boosted the usage of mobile devices to access a web application. These devices have various specifications such as screen sizes and resolutions. Responsive Web Design (RWD) approach bridges the gap of these differences by adapting the flexibility concept in screen sizes and resolutions, thus ensuring better website usability. Poor performance in website usability resulting in declination in number of users. Therefore several existing Usability Guidelines (UG) were invented mainly for a desktop- based website and unfortunately lesser studies have been carried out for a Mobile Web Application (MWA) especially the performance aspect of it. Henceforth, this paper focuses on enhancing the performance element of an existing UG by analysing, identifying, proposing, implementing, and measuring the new additional performance attributes in UG for MWA. We used First Contentful Paint (FCP), Speed Index (SI), Time to Interactive (TtI), First Meaningful Paint (FMP), First CPU Idle (FCI) and Estimated Input Latency (EIL) to measure the performances of two case studies and the result shows better score at 90-100 (fast-GREEN) with the proposed performance attributes compared to another website without it which averages at 50-89 (average-ORANGE) range. Keywords—Responsive","author":[{"dropping-particle":"","family":"Romle","given":"Amirul Nurshuhada","non-dropping-particle":"","parse-names":false,"suffix":""},{"dropping-particle":"","family":"Ismail","given":"Saiful Adli","non-dropping-particle":"","parse-names":false,"suffix":""},{"dropping-particle":"","family":"Yusop","given":"Othman Mohd","non-dropping-particle":"","parse-names":false,"suffix":""},{"dropping-particle":"","family":"Azmi","given":"Azri","non-dropping-particle":"","parse-names":false,"suffix":""},{"dropping-particle":"","family":"Kama","given":"Nazri","non-dropping-particle":"","parse-names":false,"suffix":""},{"dropping-particle":"","family":"Sarkan","given":"Haslina Md","non-dropping-particle":"","parse-names":false,"suffix":""}],"container-title":"2019 6th International Conference on Research and Innovation in Information Systems (ICRIIS)","id":"ITEM-2","issued":{"date-parts":[["2019"]]},"page":"0-5","title":"Guidelines for Mobile Web Application","type":"article-journal"},"uris":["http://www.mendeley.com/documents/?uuid=17256947-a519-4d76-85c3-d9970d70377d"]},{"id":"ITEM-3","itemData":{"author":[{"dropping-particle":"","family":"Rahman","given":"Imam Arief","non-dropping-particle":"","parse-names":false,"suffix":""},{"dropping-particle":"","family":"Ikbal","given":"Iskandar","non-dropping-particle":"","parse-names":false,"suffix":""}],"id":"ITEM-3","issued":{"date-parts":[["0"]]},"title":"OPTIMIZATION OF BLAST COMPUTE SITE THROUGH DESIGNING LITESPEED CACHE USING PPDIOO METHOD","type":"article-journal"},"uris":["http://www.mendeley.com/documents/?uuid=2a235977-d576-4f36-b751-f31f6cd0a5d5"]}],"mendeley":{"formattedCitation":"(Rahman and Ikbal, no date; Budiman &lt;i&gt;et al.&lt;/i&gt;, 2018; Romle &lt;i&gt;et al.&lt;/i&gt;, 2019)","manualFormatting":"(Rahman and Ikbal, no date; Budiman et al., 2018; Rome et al., 2019)","plainTextFormattedCitation":"(Rahman and Ikbal, no date; Budiman et al., 2018; Romle et al., 2019)","previouslyFormattedCitation":"(Rahman and Ikbal, no date; Budiman &lt;i&gt;et al.&lt;/i&gt;, 2018; Romle &lt;i&gt;et al.&lt;/i&gt;, 2019)"},"properties":{"noteIndex":0},"schema":"https://github.com/citation-style-language/schema/raw/master/csl-citation.json"}</w:instrText>
      </w:r>
      <w:r w:rsidR="00160F3C" w:rsidRPr="00160F3C">
        <w:rPr>
          <w:rStyle w:val="SubtitleChar"/>
        </w:rPr>
        <w:fldChar w:fldCharType="separate"/>
      </w:r>
      <w:r w:rsidR="00160F3C" w:rsidRPr="00160F3C">
        <w:rPr>
          <w:rStyle w:val="SubtitleChar"/>
          <w:noProof/>
        </w:rPr>
        <w:t>(Rahman and Ikbal, no date; Budiman et al., 2018; Rome et al., 2019)</w:t>
      </w:r>
      <w:r w:rsidR="00160F3C" w:rsidRPr="00160F3C">
        <w:rPr>
          <w:rStyle w:val="SubtitleChar"/>
        </w:rPr>
        <w:fldChar w:fldCharType="end"/>
      </w:r>
    </w:p>
    <w:p w14:paraId="7C5A84AB" w14:textId="6774ABE3" w:rsidR="005925C9" w:rsidRDefault="00160F3C" w:rsidP="00160F3C">
      <w:pPr>
        <w:jc w:val="center"/>
      </w:pPr>
      <w:r>
        <w:rPr>
          <w:noProof/>
        </w:rPr>
        <w:drawing>
          <wp:inline distT="0" distB="0" distL="0" distR="0" wp14:anchorId="3989B57C" wp14:editId="04F795A0">
            <wp:extent cx="4201111" cy="1371791"/>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4201111" cy="1371791"/>
                    </a:xfrm>
                    <a:prstGeom prst="rect">
                      <a:avLst/>
                    </a:prstGeom>
                  </pic:spPr>
                </pic:pic>
              </a:graphicData>
            </a:graphic>
          </wp:inline>
        </w:drawing>
      </w:r>
    </w:p>
    <w:p w14:paraId="01F31BE1" w14:textId="6681363E" w:rsidR="00BB7D9B" w:rsidRDefault="00BB7D9B" w:rsidP="00BB7D9B"/>
    <w:p w14:paraId="060AC883" w14:textId="456F950F" w:rsidR="00BB7D9B" w:rsidRDefault="00BB7D9B" w:rsidP="00CD0D0D">
      <w:pPr>
        <w:pStyle w:val="Heading3"/>
      </w:pPr>
      <w:bookmarkStart w:id="26" w:name="_Toc48939320"/>
      <w:r w:rsidRPr="00BB7D9B">
        <w:t xml:space="preserve">3.3.3 Speed </w:t>
      </w:r>
      <w:proofErr w:type="gramStart"/>
      <w:r w:rsidRPr="00BB7D9B">
        <w:t xml:space="preserve">Index </w:t>
      </w:r>
      <w:r>
        <w:t>:</w:t>
      </w:r>
      <w:bookmarkEnd w:id="26"/>
      <w:proofErr w:type="gramEnd"/>
    </w:p>
    <w:p w14:paraId="64B64A79" w14:textId="040E1698" w:rsidR="00BB7D9B" w:rsidRPr="000D0617" w:rsidRDefault="000D0617" w:rsidP="00BB7D9B">
      <w:r>
        <w:t>Speed index measures the time taken for the browser to visually display the data on the webpage during the page load.</w:t>
      </w:r>
      <w:r w:rsidR="005034A5">
        <w:t xml:space="preserve"> In simple words, the speed index is how many milliseconds it takes to show the visible parts of the webpage on the website.</w:t>
      </w:r>
      <w:r w:rsidR="008708E6" w:rsidRPr="008708E6">
        <w:rPr>
          <w:rStyle w:val="SubtitleChar"/>
        </w:rPr>
        <w:t xml:space="preserve"> </w:t>
      </w:r>
      <w:r w:rsidR="008708E6" w:rsidRPr="008708E6">
        <w:rPr>
          <w:rStyle w:val="SubtitleChar"/>
        </w:rPr>
        <w:fldChar w:fldCharType="begin" w:fldLock="1"/>
      </w:r>
      <w:r w:rsidR="006F16D1">
        <w:rPr>
          <w:rStyle w:val="SubtitleChar"/>
        </w:rPr>
        <w:instrText>ADDIN CSL_CITATION {"citationItems":[{"id":"ITEM-1","itemData":{"DOI":"10.23919/TMA.2019.8784552","ISBN":"9783903176171","abstract":"Users and content providers want websites to load quickly. A widely used web performance metric that rewards both the early appearance of content and the timely completion of page load is the Speed Index (SI). Lower SI values correspond to higher user satisfaction, which makes reducing page SI an important goal.In this paper, we observe that all images on a webpage are not created equal and indeed vary considerably along a metric we dub image density, or the ratio of byte weight to pixel size. Variation in image density creates opportunities to prioritize lower density images to reduce page SI by displaying more pixels sooner for every loaded byte. We define Object Density Distribution (ODD)-a new webpage characterization metric. To understand the potential for image prioritization, we characterize ODD of existing webpages, their ODDness if you will, and show that ODD skewness and kurtosis indicate meaningful prioritization opportunities. To understand the effectiveness of image prioritization, we propose a URL-based prioritization mechanism and measure its performance across 20 test pages loaded from the Apache, NGINX, and Caddy servers. Our results show SI improvement over 40% in some cases and mean improvement of 5.7%. These SI improvements and the simplicity of our prioritization method create a compelling case for the adoption of our method by content distribution networks (CDNs) and future browser implementations.","author":[{"dropping-particle":"","family":"Furtak","given":"Marcin","non-dropping-particle":"","parse-names":false,"suffix":""},{"dropping-particle":"","family":"Wittie","given":"Mike P.","non-dropping-particle":"","parse-names":false,"suffix":""}],"container-title":"TMA 2019 - Proceedings of the 3rd Network Traffic Measurement and Analysis Conference","id":"ITEM-1","issued":{"date-parts":[["2019"]]},"page":"33-40","title":"The ODDness of webpages","type":"article-journal"},"uris":["http://www.mendeley.com/documents/?uuid=51fec87d-f629-43f0-897c-19bdc11c314f"]},{"id":"ITEM-2","itemData":{"DOI":"10.1007/978-3-319-76481-8_3","ISBN":"9783319764801","ISSN":"16113349","abstract":"Page load time (PLT) is still the most common application Quality of Service (QoS) metric to estimate the Quality of Experience (QoE) of Web users. Yet, recent literature abounds with proposals for alternative metrics (e.g., Above The Fold, SpeedIndex and their variants) that aim at better estimating user QoE. The main purpose of this work is thus to thoroughly investigate a mapping between established and recently proposed objective metrics and user QoE. We obtain ground truth QoE via user experiments where we collect and analyze 3,400 Web accesses annotated with QoS metrics and explicit user ratings in a scale of 1 to 5, which we make available to the community. In particular, we contrast domain expert models (such as ITU-T and IQX) fed with a single QoS metric, to models trained using our ground-truth dataset over multiple QoS metrics as features. Results of our experiments show that, albeit very simple, expert models have a comparable accuracy to machine learning approaches. Furthermore, the model accuracy improves considerably when building per-page QoE models, which may raise scalability concerns as we discuss.","author":[{"dropping-particle":"","family":"Hora","given":"Diego Neves","non-dropping-particle":"da","parse-names":false,"suffix":""},{"dropping-particle":"","family":"Asrese","given":"Alemnew Sheferaw","non-dropping-particle":"","parse-names":false,"suffix":""},{"dropping-particle":"","family":"Christophides","given":"Vassilis","non-dropping-particle":"","parse-names":false,"suffix":""},{"dropping-particle":"","family":"Teixeira","given":"Renata","non-dropping-particle":"","parse-names":false,"suffix":""},{"dropping-particle":"","family":"Rossi","given":"Dario","non-dropping-particle":"","parse-names":false,"suffix":""}],"container-title":"Lecture Notes in Computer Science (including subseries Lecture Notes in Artificial Intelligence and Lecture Notes in Bioinformatics)","id":"ITEM-2","issued":{"date-parts":[["2018"]]},"page":"31-43","title":"Narrowing the Gap Between QoS Metrics and Web QoE Using Above-the-fold Metrics","type":"article-journal","volume":"10771 LNCS"},"uris":["http://www.mendeley.com/documents/?uuid=a127f8fd-631e-411c-bc1d-841c1de1d917"]},{"id":"ITEM-3","itemData":{"DOI":"10.1145/3098603.3098606","ISBN":"9781450350563","abstract":"Clearly, no one likes webpages with poor quality of experience (QoE). Being perceived as slow or fast is a key element in the overall perceived QoE of web applications. While extensive effort has been put into optimizing web applications (both in industry and academia), not a lot of work exists in characterizing what aspects of webpage loading process truly influence human end-user's perception of the Speed of a page. In this paper we present SpeedPerception 1, a large-scale web performance crowdsourcing framework focused on understanding the perceived loading performance of above-the-fold (ATF) webpage content. Our end goal is to create free open-source benchmarking datasets to advance the systematic analysis of how humans perceive webpage loading process. In Phase-1 of our SpeedPerception study using Internet Retailer Top 500 (IR 500) websites [3], we found that commonly used navigation metrics such as onLoad and Time To First Byte (TTFB) fail (less than 60% match) to represent majority human perception when comparing the speed of two webpages. We present a simple 3-variable-based machine learning model that explains the majority end-user choices better (with 87 ± 2% accuracy). In addition, our results suggest that the time needed by end-users to evaluate relative perceived speed of webpage is far less than the time of its visualComplete event.","author":[{"dropping-particle":"","family":"Gao","given":"Qingzhu","non-dropping-particle":"","parse-names":false,"suffix":""},{"dropping-particle":"","family":"Dey","given":"Prasenjit","non-dropping-particle":"","parse-names":false,"suffix":""},{"dropping-particle":"","family":"Ahammad","given":"Parvez","non-dropping-particle":"","parse-names":false,"suffix":""}],"container-title":"Internet QoE 2017 - Proceedings of the 2017 Workshop on QoE-Based Analysis and Management of Data Communication Networks, Part of SIGCOMM 2017","id":"ITEM-3","issued":{"date-parts":[["2017"]]},"page":"13-18","title":"Perceived performance of Top Retail webpages in the wild: Insights from large-scale crowdsourcing of above-the-fold QoE","type":"article-journal"},"uris":["http://www.mendeley.com/documents/?uuid=bc0b908d-fa98-42da-bef4-54219cd1e16a"]}],"mendeley":{"formattedCitation":"(Gao, Dey and Ahammad, 2017; da Hora &lt;i&gt;et al.&lt;/i&gt;, 2018; Furtak and Wittie, 2019)","plainTextFormattedCitation":"(Gao, Dey and Ahammad, 2017; da Hora et al., 2018; Furtak and Wittie, 2019)","previouslyFormattedCitation":"(Gao, Dey and Ahammad, 2017; da Hora &lt;i&gt;et al.&lt;/i&gt;, 2018; Furtak and Wittie, 2019)"},"properties":{"noteIndex":0},"schema":"https://github.com/citation-style-language/schema/raw/master/csl-citation.json"}</w:instrText>
      </w:r>
      <w:r w:rsidR="008708E6" w:rsidRPr="008708E6">
        <w:rPr>
          <w:rStyle w:val="SubtitleChar"/>
        </w:rPr>
        <w:fldChar w:fldCharType="separate"/>
      </w:r>
      <w:r w:rsidR="008708E6" w:rsidRPr="008708E6">
        <w:rPr>
          <w:rStyle w:val="SubtitleChar"/>
          <w:noProof/>
        </w:rPr>
        <w:t>(Gao, Dey and Ahammad, 2017; da Hora et al., 2018; Furtak and Wittie, 2019)</w:t>
      </w:r>
      <w:r w:rsidR="008708E6" w:rsidRPr="008708E6">
        <w:rPr>
          <w:rStyle w:val="SubtitleChar"/>
        </w:rPr>
        <w:fldChar w:fldCharType="end"/>
      </w:r>
      <w:r w:rsidR="00E020EE">
        <w:rPr>
          <w:rStyle w:val="SubtitleChar"/>
        </w:rPr>
        <w:t xml:space="preserve">. </w:t>
      </w:r>
      <w:r w:rsidR="00E020EE" w:rsidRPr="00E020EE">
        <w:t>Fo</w:t>
      </w:r>
      <w:r w:rsidR="00E020EE">
        <w:t>r capturing the speed index lighthouse captures the video of webpage loading and calculates the visual progression.</w:t>
      </w:r>
      <w:r w:rsidR="00AD3F8D">
        <w:t xml:space="preserve"> Then lighthouse uses the node.js Speedline index module to generate the report.</w:t>
      </w:r>
      <w:r w:rsidR="006F16D1">
        <w:t xml:space="preserve"> </w:t>
      </w:r>
      <w:r w:rsidR="006F16D1" w:rsidRPr="006F16D1">
        <w:rPr>
          <w:rStyle w:val="SubtitleChar"/>
        </w:rPr>
        <w:fldChar w:fldCharType="begin" w:fldLock="1"/>
      </w:r>
      <w:r w:rsidR="002C2532">
        <w:rPr>
          <w:rStyle w:val="SubtitleChar"/>
        </w:rPr>
        <w:instrText>ADDIN CSL_CITATION {"citationItems":[{"id":"ITEM-1","itemData":{"abstract":"Calculate the speed index from devtools performance trace","author":[{"dropping-particle":"","family":"Irish","given":"Paul","non-dropping-particle":"","parse-names":false,"suffix":""}],"id":"ITEM-1","issued":{"date-parts":[["2020","8"]]},"note":"original-date: 2016-03-24T21:09:46Z","title":"paulirish/speedline","type":"article"},"uris":["http://www.mendeley.com/documents/?uuid=f6a4cba0-7cf1-4ba3-b4bc-9011fd04b9fb"]}],"mendeley":{"formattedCitation":"(Irish, 2020)","plainTextFormattedCitation":"(Irish, 2020)","previouslyFormattedCitation":"(Irish, 2020)"},"properties":{"noteIndex":0},"schema":"https://github.com/citation-style-language/schema/raw/master/csl-citation.json"}</w:instrText>
      </w:r>
      <w:r w:rsidR="006F16D1" w:rsidRPr="006F16D1">
        <w:rPr>
          <w:rStyle w:val="SubtitleChar"/>
        </w:rPr>
        <w:fldChar w:fldCharType="separate"/>
      </w:r>
      <w:r w:rsidR="006F16D1" w:rsidRPr="006F16D1">
        <w:rPr>
          <w:rStyle w:val="SubtitleChar"/>
          <w:noProof/>
        </w:rPr>
        <w:t>(Irish, 2020)</w:t>
      </w:r>
      <w:r w:rsidR="006F16D1" w:rsidRPr="006F16D1">
        <w:rPr>
          <w:rStyle w:val="SubtitleChar"/>
        </w:rPr>
        <w:fldChar w:fldCharType="end"/>
      </w:r>
    </w:p>
    <w:p w14:paraId="6BA56CED" w14:textId="0FFAD1FA" w:rsidR="009D7741" w:rsidRDefault="0051111A" w:rsidP="0051111A">
      <w:pPr>
        <w:jc w:val="center"/>
      </w:pPr>
      <w:r>
        <w:rPr>
          <w:noProof/>
        </w:rPr>
        <w:lastRenderedPageBreak/>
        <w:drawing>
          <wp:inline distT="0" distB="0" distL="0" distR="0" wp14:anchorId="514ABE0C" wp14:editId="6172C184">
            <wp:extent cx="4496427" cy="129558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4496427" cy="1295581"/>
                    </a:xfrm>
                    <a:prstGeom prst="rect">
                      <a:avLst/>
                    </a:prstGeom>
                  </pic:spPr>
                </pic:pic>
              </a:graphicData>
            </a:graphic>
          </wp:inline>
        </w:drawing>
      </w:r>
    </w:p>
    <w:p w14:paraId="245626F5" w14:textId="467740F9" w:rsidR="00E020EE" w:rsidRDefault="00E020EE" w:rsidP="00CD0D0D">
      <w:pPr>
        <w:pStyle w:val="Heading3"/>
      </w:pPr>
      <w:bookmarkStart w:id="27" w:name="_Toc48939321"/>
      <w:r w:rsidRPr="00E020EE">
        <w:t xml:space="preserve">3.3.4 </w:t>
      </w:r>
      <w:proofErr w:type="spellStart"/>
      <w:r w:rsidRPr="00E020EE">
        <w:t>Larget</w:t>
      </w:r>
      <w:proofErr w:type="spellEnd"/>
      <w:r w:rsidRPr="00E020EE">
        <w:t xml:space="preserve"> </w:t>
      </w:r>
      <w:proofErr w:type="spellStart"/>
      <w:r w:rsidRPr="00E020EE">
        <w:t>C</w:t>
      </w:r>
      <w:r>
        <w:t>o</w:t>
      </w:r>
      <w:r w:rsidRPr="00E020EE">
        <w:t>ntentful</w:t>
      </w:r>
      <w:proofErr w:type="spellEnd"/>
      <w:r w:rsidRPr="00E020EE">
        <w:t xml:space="preserve"> paint</w:t>
      </w:r>
      <w:r w:rsidR="004F4EA4">
        <w:t xml:space="preserve"> (LCP)</w:t>
      </w:r>
      <w:r w:rsidRPr="00E020EE">
        <w:t>:</w:t>
      </w:r>
      <w:bookmarkEnd w:id="27"/>
    </w:p>
    <w:p w14:paraId="4D7FA431" w14:textId="199EF487" w:rsidR="00026187" w:rsidRDefault="004F4EA4" w:rsidP="00E020EE">
      <w:pPr>
        <w:rPr>
          <w:rStyle w:val="SubtitleChar"/>
        </w:rPr>
      </w:pPr>
      <w:r>
        <w:t>One of the main factor</w:t>
      </w:r>
      <w:r w:rsidR="00A22B7F">
        <w:t>s</w:t>
      </w:r>
      <w:r>
        <w:t xml:space="preserve"> while calculating the performances of the browser </w:t>
      </w:r>
      <w:proofErr w:type="gramStart"/>
      <w:r>
        <w:t xml:space="preserve">is </w:t>
      </w:r>
      <w:r w:rsidR="00A22B7F">
        <w:t xml:space="preserve"> LCP</w:t>
      </w:r>
      <w:proofErr w:type="gramEnd"/>
      <w:r w:rsidR="00A22B7F">
        <w:t>. LCP measures the time taken to display the largest element of the webpage.</w:t>
      </w:r>
      <w:r w:rsidR="00BE1E81">
        <w:t xml:space="preserve"> This helps in an approximation of when the main content of the page will be visible to the user. The available older metrics load or </w:t>
      </w:r>
      <w:proofErr w:type="spellStart"/>
      <w:r w:rsidR="00BE1E81">
        <w:t>DOMContentLoaded</w:t>
      </w:r>
      <w:proofErr w:type="spellEnd"/>
      <w:r w:rsidR="00BE1E81">
        <w:t xml:space="preserve"> are not useful sometimes because they don’t correspond to the important content of the w</w:t>
      </w:r>
      <w:r w:rsidR="007D3124">
        <w:t>e</w:t>
      </w:r>
      <w:r w:rsidR="00BE1E81">
        <w:t>bpage</w:t>
      </w:r>
      <w:r w:rsidR="002C2532">
        <w:t xml:space="preserve">. </w:t>
      </w:r>
      <w:r w:rsidR="002C2532" w:rsidRPr="002C2532">
        <w:rPr>
          <w:rStyle w:val="SubtitleChar"/>
        </w:rPr>
        <w:fldChar w:fldCharType="begin" w:fldLock="1"/>
      </w:r>
      <w:r w:rsidR="00EB3ADF">
        <w:rPr>
          <w:rStyle w:val="SubtitleChar"/>
        </w:rPr>
        <w:instrText>ADDIN CSL_CITATION {"citationItems":[{"id":"ITEM-1","itemData":{"author":[{"dropping-particle":"","family":"Walton","given":"Philip","non-dropping-particle":"","parse-names":false,"suffix":""}],"id":"ITEM-1","issued":{"date-parts":[["2019"]]},"title":"Largest Contentful Paint (LCP)","type":"article"},"uris":["http://www.mendeley.com/documents/?uuid=a92a2899-a453-45b7-b768-950104c6d5ad"]}],"mendeley":{"formattedCitation":"(Walton, 2019)","plainTextFormattedCitation":"(Walton, 2019)","previouslyFormattedCitation":"(Walton, 2019)"},"properties":{"noteIndex":0},"schema":"https://github.com/citation-style-language/schema/raw/master/csl-citation.json"}</w:instrText>
      </w:r>
      <w:r w:rsidR="002C2532" w:rsidRPr="002C2532">
        <w:rPr>
          <w:rStyle w:val="SubtitleChar"/>
        </w:rPr>
        <w:fldChar w:fldCharType="separate"/>
      </w:r>
      <w:r w:rsidR="002C2532" w:rsidRPr="002C2532">
        <w:rPr>
          <w:rStyle w:val="SubtitleChar"/>
          <w:noProof/>
        </w:rPr>
        <w:t>(Walton, 2019)</w:t>
      </w:r>
      <w:r w:rsidR="002C2532" w:rsidRPr="002C2532">
        <w:rPr>
          <w:rStyle w:val="SubtitleChar"/>
        </w:rPr>
        <w:fldChar w:fldCharType="end"/>
      </w:r>
    </w:p>
    <w:p w14:paraId="7F00138F" w14:textId="1D9074CC" w:rsidR="00EA6354" w:rsidRDefault="009A51CB" w:rsidP="009A51CB">
      <w:pPr>
        <w:jc w:val="center"/>
      </w:pPr>
      <w:r>
        <w:rPr>
          <w:noProof/>
        </w:rPr>
        <w:drawing>
          <wp:inline distT="0" distB="0" distL="0" distR="0" wp14:anchorId="0D6EDB7D" wp14:editId="6B49B674">
            <wp:extent cx="4172532" cy="136226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4172532" cy="1362265"/>
                    </a:xfrm>
                    <a:prstGeom prst="rect">
                      <a:avLst/>
                    </a:prstGeom>
                  </pic:spPr>
                </pic:pic>
              </a:graphicData>
            </a:graphic>
          </wp:inline>
        </w:drawing>
      </w:r>
    </w:p>
    <w:p w14:paraId="49DD6756" w14:textId="060D1E21" w:rsidR="00162B1C" w:rsidRDefault="00162B1C" w:rsidP="00CD0D0D">
      <w:pPr>
        <w:pStyle w:val="Heading3"/>
      </w:pPr>
      <w:bookmarkStart w:id="28" w:name="_Toc48939322"/>
      <w:r w:rsidRPr="00EB5A7B">
        <w:t xml:space="preserve">3.3.5 Time </w:t>
      </w:r>
      <w:proofErr w:type="gramStart"/>
      <w:r w:rsidRPr="00EB5A7B">
        <w:t>To</w:t>
      </w:r>
      <w:proofErr w:type="gramEnd"/>
      <w:r w:rsidRPr="00EB5A7B">
        <w:t xml:space="preserve"> Interactive (TTI):</w:t>
      </w:r>
      <w:bookmarkEnd w:id="28"/>
    </w:p>
    <w:p w14:paraId="40497BE1" w14:textId="0954B6BB" w:rsidR="00BF71D0" w:rsidRDefault="00424851" w:rsidP="00162B1C">
      <w:pPr>
        <w:rPr>
          <w:rStyle w:val="SubtitleChar"/>
        </w:rPr>
      </w:pPr>
      <w:r>
        <w:t>The webpage is not interactive as soon as it loads the content of the web page. It takes some time for it to become interactive. Interactive means buttons to become clickable or input fields to become typeable etc.</w:t>
      </w:r>
      <w:r w:rsidR="002222DF">
        <w:t xml:space="preserve"> This metric is important because content visibility should not be optimized at the cost of TTI. This leads to very poor user experience and there are high chances of users navigating away from such websites.</w:t>
      </w:r>
      <w:r w:rsidR="00EB3ADF">
        <w:t xml:space="preserve"> </w:t>
      </w:r>
      <w:r w:rsidR="00EB3ADF" w:rsidRPr="00EB3ADF">
        <w:rPr>
          <w:rStyle w:val="SubtitleChar"/>
        </w:rPr>
        <w:fldChar w:fldCharType="begin" w:fldLock="1"/>
      </w:r>
      <w:r w:rsidR="00AB6799">
        <w:rPr>
          <w:rStyle w:val="SubtitleChar"/>
        </w:rPr>
        <w:instrText>ADDIN CSL_CITATION {"citationItems":[{"id":"ITEM-1","itemData":{"abstract":"Google's QUIC (GQUIC) is an emerging transport protocol designed to reduce HTTP latency. Deployed across its platforms and positioned as an alternative to TCP+TLS, GQUIC is feature rich: offering reliable data transmission and secure communication. It addresses TCP+TLS's (i) Head of Line Blocking (HoLB), (ii) excessive round-trip times on connection establishment, and (iii) entrenchment. Efforts by the IETF are in progress to standardize the next generation of HTTP's (HTTP/3, or H3) delivery, with their own variant of QUIC. While performance benchmarks have been conducted between GQUIC and HTTP/2-over-TCP (H2), no such analysis to our knowledge has taken place between H2 and H3. In addition, past studies rely on Page Load Time as their main, if not only, metric. The purpose of this work is to benchmark the latest draft specification of H3 and dig further into a user's Quality of Experience (QoE) using Lighthouse: an open source (and metric diverse) auditing tool. Our findings show that, for one of H3's early implementations, H3 is consistently worse than H2 in terms of performance.","author":[{"dropping-particle":"","family":"Saif","given":"Darius","non-dropping-particle":"","parse-names":false,"suffix":""},{"dropping-particle":"","family":"Lung","given":"Chung-Horng","non-dropping-particle":"","parse-names":false,"suffix":""},{"dropping-particle":"","family":"Matrawy","given":"Ashraf","non-dropping-particle":"","parse-names":false,"suffix":""}],"id":"ITEM-1","issued":{"date-parts":[["2020"]]},"title":"An Early Benchmark of Quality of Experience Between HTTP/2 and HTTP/3 using Lighthouse","type":"article-journal"},"uris":["http://www.mendeley.com/documents/?uuid=a44679f0-a41c-4fde-9555-7541b943e9f6"]}],"mendeley":{"formattedCitation":"(Saif, Lung and Matrawy, 2020)","plainTextFormattedCitation":"(Saif, Lung and Matrawy, 2020)","previouslyFormattedCitation":"(Saif, Lung and Matrawy, 2020)"},"properties":{"noteIndex":0},"schema":"https://github.com/citation-style-language/schema/raw/master/csl-citation.json"}</w:instrText>
      </w:r>
      <w:r w:rsidR="00EB3ADF" w:rsidRPr="00EB3ADF">
        <w:rPr>
          <w:rStyle w:val="SubtitleChar"/>
        </w:rPr>
        <w:fldChar w:fldCharType="separate"/>
      </w:r>
      <w:r w:rsidR="00EB3ADF" w:rsidRPr="00EB3ADF">
        <w:rPr>
          <w:rStyle w:val="SubtitleChar"/>
          <w:noProof/>
        </w:rPr>
        <w:t>(Saif, Lung and Matrawy, 2020)</w:t>
      </w:r>
      <w:r w:rsidR="00EB3ADF" w:rsidRPr="00EB3ADF">
        <w:rPr>
          <w:rStyle w:val="SubtitleChar"/>
        </w:rPr>
        <w:fldChar w:fldCharType="end"/>
      </w:r>
    </w:p>
    <w:p w14:paraId="700641F3" w14:textId="3972735F" w:rsidR="0055251F" w:rsidRDefault="002B44C3" w:rsidP="002B44C3">
      <w:pPr>
        <w:jc w:val="center"/>
      </w:pPr>
      <w:r>
        <w:rPr>
          <w:noProof/>
        </w:rPr>
        <w:drawing>
          <wp:inline distT="0" distB="0" distL="0" distR="0" wp14:anchorId="5D64C32C" wp14:editId="094865B5">
            <wp:extent cx="4429743" cy="149563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extLst>
                        <a:ext uri="{28A0092B-C50C-407E-A947-70E740481C1C}">
                          <a14:useLocalDpi xmlns:a14="http://schemas.microsoft.com/office/drawing/2010/main" val="0"/>
                        </a:ext>
                      </a:extLst>
                    </a:blip>
                    <a:stretch>
                      <a:fillRect/>
                    </a:stretch>
                  </pic:blipFill>
                  <pic:spPr>
                    <a:xfrm>
                      <a:off x="0" y="0"/>
                      <a:ext cx="4429743" cy="1495634"/>
                    </a:xfrm>
                    <a:prstGeom prst="rect">
                      <a:avLst/>
                    </a:prstGeom>
                  </pic:spPr>
                </pic:pic>
              </a:graphicData>
            </a:graphic>
          </wp:inline>
        </w:drawing>
      </w:r>
    </w:p>
    <w:p w14:paraId="76C0DA33" w14:textId="0CE91192" w:rsidR="002B44C3" w:rsidRDefault="00746CC5" w:rsidP="00CD0D0D">
      <w:pPr>
        <w:pStyle w:val="Heading3"/>
      </w:pPr>
      <w:bookmarkStart w:id="29" w:name="_Toc48939323"/>
      <w:r w:rsidRPr="00746CC5">
        <w:t>3.3.6 Total Blocking Time</w:t>
      </w:r>
      <w:r>
        <w:t xml:space="preserve"> (TBT</w:t>
      </w:r>
      <w:proofErr w:type="gramStart"/>
      <w:r>
        <w:t>)</w:t>
      </w:r>
      <w:r w:rsidRPr="00746CC5">
        <w:t xml:space="preserve"> :</w:t>
      </w:r>
      <w:bookmarkEnd w:id="29"/>
      <w:proofErr w:type="gramEnd"/>
    </w:p>
    <w:p w14:paraId="6453CF00" w14:textId="71CA2972" w:rsidR="00F90EAF" w:rsidRDefault="00F90EAF" w:rsidP="002B44C3">
      <w:pPr>
        <w:rPr>
          <w:rStyle w:val="SubtitleChar"/>
        </w:rPr>
      </w:pPr>
      <w:r>
        <w:t>TBT gives the value of time the pages are blocked from responding to any user events. Events like keyboard inputs, or mouse inputs or touch inputs.</w:t>
      </w:r>
      <w:r w:rsidR="00A730D3">
        <w:t xml:space="preserve"> Lighthouse derives this value from summing all the block</w:t>
      </w:r>
      <w:r w:rsidR="00B7378B">
        <w:t>ed</w:t>
      </w:r>
      <w:r w:rsidR="00A730D3">
        <w:t xml:space="preserve"> portion of long tasks between FCP and TTI.</w:t>
      </w:r>
      <w:r w:rsidR="00405D11">
        <w:t xml:space="preserve"> Long tasks are very heavy and they keep the main thread very busy at the cost of interactivity and this is not a good practice.</w:t>
      </w:r>
      <w:r w:rsidR="00893343">
        <w:t xml:space="preserve"> </w:t>
      </w:r>
      <w:proofErr w:type="spellStart"/>
      <w:r w:rsidR="00893343">
        <w:t>Some times</w:t>
      </w:r>
      <w:proofErr w:type="spellEnd"/>
      <w:r w:rsidR="00893343">
        <w:t xml:space="preserve"> long task makes the pages irresponsive as well.</w:t>
      </w:r>
      <w:r w:rsidR="00AB6799">
        <w:t xml:space="preserve"> </w:t>
      </w:r>
      <w:r w:rsidR="00AB6799" w:rsidRPr="00AB6799">
        <w:rPr>
          <w:rStyle w:val="SubtitleChar"/>
        </w:rPr>
        <w:fldChar w:fldCharType="begin" w:fldLock="1"/>
      </w:r>
      <w:r w:rsidR="008821D9">
        <w:rPr>
          <w:rStyle w:val="SubtitleChar"/>
        </w:rPr>
        <w:instrText>ADDIN CSL_CITATION {"citationItems":[{"id":"ITEM-1","itemData":{"author":[{"dropping-particle":"","family":"Osmani","given":"Addy","non-dropping-particle":"","parse-names":false,"suffix":""}],"id":"ITEM-1","issued":{"date-parts":[["2019","5"]]},"title":"Are long {JavaScript} tasks delaying your {Time} to {Interactive}?","type":"article"},"uris":["http://www.mendeley.com/documents/?uuid=256bf3b6-d9b7-496a-8f9c-b27b8948045d"]}],"mendeley":{"formattedCitation":"(Osmani, 2019)","plainTextFormattedCitation":"(Osmani, 2019)","previouslyFormattedCitation":"(Osmani, 2019)"},"properties":{"noteIndex":0},"schema":"https://github.com/citation-style-language/schema/raw/master/csl-citation.json"}</w:instrText>
      </w:r>
      <w:r w:rsidR="00AB6799" w:rsidRPr="00AB6799">
        <w:rPr>
          <w:rStyle w:val="SubtitleChar"/>
        </w:rPr>
        <w:fldChar w:fldCharType="separate"/>
      </w:r>
      <w:r w:rsidR="00AB6799" w:rsidRPr="00AB6799">
        <w:rPr>
          <w:rStyle w:val="SubtitleChar"/>
          <w:noProof/>
        </w:rPr>
        <w:t>(Osmani, 2019)</w:t>
      </w:r>
      <w:r w:rsidR="00AB6799" w:rsidRPr="00AB6799">
        <w:rPr>
          <w:rStyle w:val="SubtitleChar"/>
        </w:rPr>
        <w:fldChar w:fldCharType="end"/>
      </w:r>
      <w:r w:rsidR="00AB6799">
        <w:rPr>
          <w:rStyle w:val="SubtitleChar"/>
        </w:rPr>
        <w:t>.</w:t>
      </w:r>
    </w:p>
    <w:p w14:paraId="07961A84" w14:textId="11E0F0F5" w:rsidR="00B8127E" w:rsidRDefault="00B8127E" w:rsidP="00B8127E">
      <w:pPr>
        <w:jc w:val="center"/>
      </w:pPr>
      <w:r>
        <w:rPr>
          <w:noProof/>
        </w:rPr>
        <w:lastRenderedPageBreak/>
        <w:drawing>
          <wp:inline distT="0" distB="0" distL="0" distR="0" wp14:anchorId="0FEC22B4" wp14:editId="1285E2F5">
            <wp:extent cx="4458322" cy="148610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extLst>
                        <a:ext uri="{28A0092B-C50C-407E-A947-70E740481C1C}">
                          <a14:useLocalDpi xmlns:a14="http://schemas.microsoft.com/office/drawing/2010/main" val="0"/>
                        </a:ext>
                      </a:extLst>
                    </a:blip>
                    <a:stretch>
                      <a:fillRect/>
                    </a:stretch>
                  </pic:blipFill>
                  <pic:spPr>
                    <a:xfrm>
                      <a:off x="0" y="0"/>
                      <a:ext cx="4458322" cy="1486107"/>
                    </a:xfrm>
                    <a:prstGeom prst="rect">
                      <a:avLst/>
                    </a:prstGeom>
                  </pic:spPr>
                </pic:pic>
              </a:graphicData>
            </a:graphic>
          </wp:inline>
        </w:drawing>
      </w:r>
    </w:p>
    <w:p w14:paraId="7D88ADE2" w14:textId="29809040" w:rsidR="002314B5" w:rsidRDefault="002314B5" w:rsidP="002314B5"/>
    <w:p w14:paraId="143FA51C" w14:textId="77777777" w:rsidR="008026D5" w:rsidRDefault="00212855" w:rsidP="00CD0D0D">
      <w:pPr>
        <w:pStyle w:val="Heading3"/>
      </w:pPr>
      <w:bookmarkStart w:id="30" w:name="_Toc48939324"/>
      <w:r w:rsidRPr="002A1728">
        <w:t xml:space="preserve">3.3.7 </w:t>
      </w:r>
      <w:r w:rsidR="001C39EE" w:rsidRPr="002A1728">
        <w:t xml:space="preserve">Time Taken </w:t>
      </w:r>
      <w:proofErr w:type="gramStart"/>
      <w:r w:rsidR="001C39EE" w:rsidRPr="002A1728">
        <w:t>To</w:t>
      </w:r>
      <w:proofErr w:type="gramEnd"/>
      <w:r w:rsidR="001C39EE" w:rsidRPr="002A1728">
        <w:t xml:space="preserve"> Render The </w:t>
      </w:r>
      <w:r w:rsidR="00081C5A">
        <w:t>Real</w:t>
      </w:r>
      <w:r w:rsidR="00ED65D6">
        <w:t>-</w:t>
      </w:r>
      <w:r w:rsidR="00081C5A">
        <w:t>Time Data</w:t>
      </w:r>
      <w:r w:rsidR="0005078A">
        <w:t>:</w:t>
      </w:r>
      <w:bookmarkEnd w:id="30"/>
    </w:p>
    <w:p w14:paraId="442AA48B" w14:textId="29BB4494" w:rsidR="001C39EE" w:rsidRDefault="00DE0D78" w:rsidP="002314B5">
      <w:r>
        <w:t xml:space="preserve">This study is all about Single Page Applications. In single page application, real-time data </w:t>
      </w:r>
      <w:proofErr w:type="spellStart"/>
      <w:r>
        <w:t>i.e</w:t>
      </w:r>
      <w:proofErr w:type="spellEnd"/>
      <w:r>
        <w:t xml:space="preserve"> data fetched from</w:t>
      </w:r>
      <w:r w:rsidR="00212855" w:rsidRPr="002A1728">
        <w:rPr>
          <w:b/>
          <w:bCs/>
        </w:rPr>
        <w:t xml:space="preserve"> </w:t>
      </w:r>
      <w:r>
        <w:t xml:space="preserve">the server plays a major role. Because in the same URL different data has to keep updating. That’s the whole point of </w:t>
      </w:r>
      <w:r w:rsidR="00B31F3C">
        <w:t xml:space="preserve">the </w:t>
      </w:r>
      <w:r>
        <w:t>single</w:t>
      </w:r>
      <w:r w:rsidR="008D472C">
        <w:t>-</w:t>
      </w:r>
      <w:r>
        <w:t>page application</w:t>
      </w:r>
      <w:r w:rsidR="00B31F3C">
        <w:t>s</w:t>
      </w:r>
      <w:r>
        <w:t>.</w:t>
      </w:r>
      <w:r w:rsidR="00DF19A4">
        <w:t xml:space="preserve"> </w:t>
      </w:r>
      <w:proofErr w:type="gramStart"/>
      <w:r w:rsidR="00DF19A4">
        <w:t>So</w:t>
      </w:r>
      <w:proofErr w:type="gramEnd"/>
      <w:r w:rsidR="00DF19A4">
        <w:t xml:space="preserve"> this custom test is </w:t>
      </w:r>
      <w:proofErr w:type="spellStart"/>
      <w:r w:rsidR="00DF19A4">
        <w:t>build</w:t>
      </w:r>
      <w:proofErr w:type="spellEnd"/>
      <w:r w:rsidR="00DF19A4">
        <w:t xml:space="preserve"> to test how different frameworks work with the dynamic data.</w:t>
      </w:r>
      <w:r w:rsidR="00E61D84">
        <w:t xml:space="preserve"> </w:t>
      </w:r>
      <w:proofErr w:type="gramStart"/>
      <w:r w:rsidR="00E61D84">
        <w:t>So</w:t>
      </w:r>
      <w:proofErr w:type="gramEnd"/>
      <w:r w:rsidR="00E61D84">
        <w:t xml:space="preserve"> to test this search functionality has been implemented.</w:t>
      </w:r>
      <w:r w:rsidR="00F06134">
        <w:t xml:space="preserve"> </w:t>
      </w:r>
    </w:p>
    <w:p w14:paraId="1042AEB8" w14:textId="43235ADE" w:rsidR="00F06134" w:rsidRDefault="00F06134" w:rsidP="002314B5">
      <w:r>
        <w:t>In this test, the user can search the movies of his interest. He can search by title, cast, director, genre, rating, etc. Once the user clicks on the search button this query will be sent to the server using ajax and based on that search query all the movies related to that search query will be returned from the database.</w:t>
      </w:r>
      <w:r w:rsidR="00E5099C">
        <w:t xml:space="preserve"> </w:t>
      </w:r>
    </w:p>
    <w:p w14:paraId="3E61C71F" w14:textId="1D52DE07" w:rsidR="00E5099C" w:rsidRDefault="001705AE" w:rsidP="002314B5">
      <w:r>
        <w:t xml:space="preserve">We make use of </w:t>
      </w:r>
      <w:proofErr w:type="spellStart"/>
      <w:proofErr w:type="gramStart"/>
      <w:r w:rsidRPr="001705AE">
        <w:rPr>
          <w:b/>
          <w:bCs/>
        </w:rPr>
        <w:t>performance.now</w:t>
      </w:r>
      <w:proofErr w:type="spellEnd"/>
      <w:r w:rsidRPr="001705AE">
        <w:rPr>
          <w:b/>
          <w:bCs/>
        </w:rPr>
        <w:t>(</w:t>
      </w:r>
      <w:proofErr w:type="gramEnd"/>
      <w:r w:rsidRPr="001705AE">
        <w:rPr>
          <w:b/>
          <w:bCs/>
        </w:rPr>
        <w:t>)</w:t>
      </w:r>
      <w:r>
        <w:t xml:space="preserve"> method. This method returns the one </w:t>
      </w:r>
      <w:hyperlink r:id="rId21" w:tooltip="The description of this has not yet been written.  Please consider contributing!" w:history="1">
        <w:proofErr w:type="spellStart"/>
        <w:r w:rsidRPr="001705AE">
          <w:rPr>
            <w:b/>
            <w:bCs/>
          </w:rPr>
          <w:t>DOMHighResTimeStamp</w:t>
        </w:r>
        <w:proofErr w:type="spellEnd"/>
      </w:hyperlink>
      <w:r>
        <w:rPr>
          <w:b/>
          <w:bCs/>
        </w:rPr>
        <w:t xml:space="preserve"> </w:t>
      </w:r>
      <w:r>
        <w:t>which is accurate up</w:t>
      </w:r>
      <w:r w:rsidR="00A35E41">
        <w:t xml:space="preserve"> </w:t>
      </w:r>
      <w:r>
        <w:t>to 5 microseconds.</w:t>
      </w:r>
      <w:r w:rsidR="00AC20FE">
        <w:t xml:space="preserve"> The returned value represents the time elapsed since the time origin.</w:t>
      </w:r>
      <w:r w:rsidR="00991B54">
        <w:t xml:space="preserve"> This functionality is available in web workers.</w:t>
      </w:r>
    </w:p>
    <w:p w14:paraId="0F1C7442" w14:textId="706F83BB" w:rsidR="00881AE9" w:rsidRDefault="00881AE9" w:rsidP="002314B5"/>
    <w:p w14:paraId="011DA276" w14:textId="5CE41B15" w:rsidR="000C2ED9" w:rsidRDefault="00D54514" w:rsidP="00D54514">
      <w:pPr>
        <w:jc w:val="center"/>
      </w:pPr>
      <w:r>
        <w:rPr>
          <w:noProof/>
        </w:rPr>
        <w:drawing>
          <wp:inline distT="0" distB="0" distL="0" distR="0" wp14:anchorId="2E74A493" wp14:editId="0F5221B7">
            <wp:extent cx="5068007" cy="387721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068007" cy="3877216"/>
                    </a:xfrm>
                    <a:prstGeom prst="rect">
                      <a:avLst/>
                    </a:prstGeom>
                  </pic:spPr>
                </pic:pic>
              </a:graphicData>
            </a:graphic>
          </wp:inline>
        </w:drawing>
      </w:r>
    </w:p>
    <w:p w14:paraId="0377572F" w14:textId="77777777" w:rsidR="00BD6D94" w:rsidRDefault="00D54514" w:rsidP="00D54514">
      <w:r>
        <w:lastRenderedPageBreak/>
        <w:t>As shown in the above code snippet when the user enters the required query in the input field shown on the webpage and then he clicks on the search button this function gets executed.</w:t>
      </w:r>
      <w:r w:rsidR="00400D2A">
        <w:t xml:space="preserve"> The first line of this function is </w:t>
      </w:r>
      <w:proofErr w:type="spellStart"/>
      <w:proofErr w:type="gramStart"/>
      <w:r w:rsidR="00400D2A" w:rsidRPr="00400D2A">
        <w:rPr>
          <w:b/>
          <w:bCs/>
        </w:rPr>
        <w:t>performance.now</w:t>
      </w:r>
      <w:proofErr w:type="spellEnd"/>
      <w:r w:rsidR="00400D2A" w:rsidRPr="00400D2A">
        <w:rPr>
          <w:b/>
          <w:bCs/>
        </w:rPr>
        <w:t>(</w:t>
      </w:r>
      <w:proofErr w:type="gramEnd"/>
      <w:r w:rsidR="00400D2A" w:rsidRPr="00400D2A">
        <w:rPr>
          <w:b/>
          <w:bCs/>
        </w:rPr>
        <w:t>)</w:t>
      </w:r>
      <w:r w:rsidR="003610EC">
        <w:rPr>
          <w:b/>
          <w:bCs/>
        </w:rPr>
        <w:t xml:space="preserve">. </w:t>
      </w:r>
      <w:r w:rsidR="003610EC">
        <w:t>Here the time origin is started and value is logged to the console.</w:t>
      </w:r>
      <w:r w:rsidR="00400D2A">
        <w:t xml:space="preserve"> This function calls the API written in the backend. After successfully fetching the data the result set is fed to </w:t>
      </w:r>
      <w:proofErr w:type="spellStart"/>
      <w:proofErr w:type="gramStart"/>
      <w:r w:rsidR="00400D2A" w:rsidRPr="00400D2A">
        <w:rPr>
          <w:b/>
          <w:bCs/>
        </w:rPr>
        <w:t>this.shows</w:t>
      </w:r>
      <w:proofErr w:type="spellEnd"/>
      <w:proofErr w:type="gramEnd"/>
      <w:r w:rsidR="00400D2A">
        <w:rPr>
          <w:b/>
          <w:bCs/>
        </w:rPr>
        <w:t xml:space="preserve"> </w:t>
      </w:r>
      <w:r w:rsidR="00400D2A">
        <w:t xml:space="preserve">variable. Now our </w:t>
      </w:r>
      <w:r w:rsidR="00400D2A" w:rsidRPr="00400D2A">
        <w:rPr>
          <w:b/>
          <w:bCs/>
        </w:rPr>
        <w:t>this.</w:t>
      </w:r>
      <w:r w:rsidR="00400D2A">
        <w:rPr>
          <w:b/>
          <w:bCs/>
        </w:rPr>
        <w:t xml:space="preserve"> </w:t>
      </w:r>
      <w:r w:rsidR="00400D2A" w:rsidRPr="00400D2A">
        <w:rPr>
          <w:b/>
          <w:bCs/>
        </w:rPr>
        <w:t>shows</w:t>
      </w:r>
      <w:r w:rsidR="00400D2A">
        <w:rPr>
          <w:b/>
          <w:bCs/>
        </w:rPr>
        <w:t xml:space="preserve"> </w:t>
      </w:r>
      <w:r w:rsidR="00400D2A">
        <w:t xml:space="preserve">variable has the array of objects containing all the shows based on the user’s search criteria. As soon this variable gets the new value the framework detects the change has happened and it updates the template with this newly received data. </w:t>
      </w:r>
    </w:p>
    <w:p w14:paraId="64BC5F50" w14:textId="1751D6D2" w:rsidR="00D54514" w:rsidRDefault="00C15EBB" w:rsidP="00C15EBB">
      <w:pPr>
        <w:jc w:val="center"/>
      </w:pPr>
      <w:r>
        <w:rPr>
          <w:noProof/>
        </w:rPr>
        <w:drawing>
          <wp:inline distT="0" distB="0" distL="0" distR="0" wp14:anchorId="7402A49F" wp14:editId="76300BD4">
            <wp:extent cx="5731510" cy="5159375"/>
            <wp:effectExtent l="0" t="0" r="254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5731510" cy="5159375"/>
                    </a:xfrm>
                    <a:prstGeom prst="rect">
                      <a:avLst/>
                    </a:prstGeom>
                  </pic:spPr>
                </pic:pic>
              </a:graphicData>
            </a:graphic>
          </wp:inline>
        </w:drawing>
      </w:r>
    </w:p>
    <w:p w14:paraId="7295BEE2" w14:textId="75C8DD1C" w:rsidR="00C15EBB" w:rsidRDefault="00C15EBB" w:rsidP="00C15EBB"/>
    <w:p w14:paraId="35D76280" w14:textId="42809102" w:rsidR="00C15EBB" w:rsidRDefault="00C15EBB" w:rsidP="00C15EBB">
      <w:r>
        <w:t xml:space="preserve">Since this is the vue.js template the list is rendered using the </w:t>
      </w:r>
      <w:r w:rsidRPr="00C15EBB">
        <w:rPr>
          <w:b/>
          <w:bCs/>
        </w:rPr>
        <w:t>v-for</w:t>
      </w:r>
      <w:r>
        <w:rPr>
          <w:b/>
          <w:bCs/>
        </w:rPr>
        <w:t xml:space="preserve"> </w:t>
      </w:r>
      <w:r>
        <w:t>directive.</w:t>
      </w:r>
      <w:r w:rsidR="00B82F37">
        <w:t xml:space="preserve"> When the template is rendering the list and it reaches the last element on the template it fires the </w:t>
      </w:r>
      <w:proofErr w:type="spellStart"/>
      <w:proofErr w:type="gramStart"/>
      <w:r w:rsidR="00B82F37" w:rsidRPr="00B82F37">
        <w:rPr>
          <w:b/>
          <w:bCs/>
        </w:rPr>
        <w:t>calculateRenderingTime</w:t>
      </w:r>
      <w:proofErr w:type="spellEnd"/>
      <w:r w:rsidR="00B82F37" w:rsidRPr="00B82F37">
        <w:rPr>
          <w:b/>
          <w:bCs/>
        </w:rPr>
        <w:t>(</w:t>
      </w:r>
      <w:proofErr w:type="gramEnd"/>
      <w:r w:rsidR="00B82F37" w:rsidRPr="00B82F37">
        <w:rPr>
          <w:b/>
          <w:bCs/>
        </w:rPr>
        <w:t>)</w:t>
      </w:r>
      <w:r w:rsidR="00B82F37">
        <w:rPr>
          <w:b/>
          <w:bCs/>
        </w:rPr>
        <w:t xml:space="preserve"> </w:t>
      </w:r>
      <w:r w:rsidR="00B82F37">
        <w:t>method. When this function will be called exactly</w:t>
      </w:r>
      <w:r w:rsidR="00A93CC7">
        <w:t xml:space="preserve"> and what is </w:t>
      </w:r>
      <w:r w:rsidR="00A93CC7" w:rsidRPr="00A93CC7">
        <w:rPr>
          <w:b/>
          <w:bCs/>
        </w:rPr>
        <w:t>6229</w:t>
      </w:r>
      <w:r w:rsidR="00A93CC7">
        <w:t xml:space="preserve"> in the above figure</w:t>
      </w:r>
      <w:r w:rsidR="00B82F37">
        <w:t xml:space="preserve"> is explained in the findings section.</w:t>
      </w:r>
    </w:p>
    <w:p w14:paraId="413931B1" w14:textId="1D418529" w:rsidR="002A73BE" w:rsidRDefault="000E5E0C" w:rsidP="000E5E0C">
      <w:pPr>
        <w:jc w:val="center"/>
      </w:pPr>
      <w:r>
        <w:rPr>
          <w:noProof/>
        </w:rPr>
        <w:drawing>
          <wp:inline distT="0" distB="0" distL="0" distR="0" wp14:anchorId="21987C34" wp14:editId="0C281FF8">
            <wp:extent cx="4686954" cy="943107"/>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a:extLst>
                        <a:ext uri="{28A0092B-C50C-407E-A947-70E740481C1C}">
                          <a14:useLocalDpi xmlns:a14="http://schemas.microsoft.com/office/drawing/2010/main" val="0"/>
                        </a:ext>
                      </a:extLst>
                    </a:blip>
                    <a:stretch>
                      <a:fillRect/>
                    </a:stretch>
                  </pic:blipFill>
                  <pic:spPr>
                    <a:xfrm>
                      <a:off x="0" y="0"/>
                      <a:ext cx="4686954" cy="943107"/>
                    </a:xfrm>
                    <a:prstGeom prst="rect">
                      <a:avLst/>
                    </a:prstGeom>
                  </pic:spPr>
                </pic:pic>
              </a:graphicData>
            </a:graphic>
          </wp:inline>
        </w:drawing>
      </w:r>
    </w:p>
    <w:p w14:paraId="759E4949" w14:textId="67DD7440" w:rsidR="00A36623" w:rsidRDefault="00895D32" w:rsidP="00895D32">
      <w:r>
        <w:lastRenderedPageBreak/>
        <w:t xml:space="preserve">In This </w:t>
      </w:r>
      <w:proofErr w:type="spellStart"/>
      <w:proofErr w:type="gramStart"/>
      <w:r w:rsidRPr="00B82F37">
        <w:rPr>
          <w:b/>
          <w:bCs/>
        </w:rPr>
        <w:t>calculateRenderingTime</w:t>
      </w:r>
      <w:proofErr w:type="spellEnd"/>
      <w:r w:rsidRPr="00B82F37">
        <w:rPr>
          <w:b/>
          <w:bCs/>
        </w:rPr>
        <w:t>(</w:t>
      </w:r>
      <w:proofErr w:type="gramEnd"/>
      <w:r w:rsidRPr="00B82F37">
        <w:rPr>
          <w:b/>
          <w:bCs/>
        </w:rPr>
        <w:t>)</w:t>
      </w:r>
      <w:r>
        <w:t xml:space="preserve"> function, again </w:t>
      </w:r>
      <w:proofErr w:type="spellStart"/>
      <w:r>
        <w:t>performance.now</w:t>
      </w:r>
      <w:proofErr w:type="spellEnd"/>
      <w:r>
        <w:t xml:space="preserve">() method is called. And if we take the difference between start performance time and end performance time, </w:t>
      </w:r>
      <w:proofErr w:type="gramStart"/>
      <w:r>
        <w:t>The</w:t>
      </w:r>
      <w:proofErr w:type="gramEnd"/>
      <w:r>
        <w:t xml:space="preserve"> time taken to make the ajax call and render the template will be obtained.</w:t>
      </w:r>
    </w:p>
    <w:p w14:paraId="35C1B8C1" w14:textId="45C074A5" w:rsidR="00EC0466" w:rsidRDefault="00EC0466" w:rsidP="00895D32">
      <w:r>
        <w:t>This is how the time is taken to render the real-time data is calculated. This parameter will be understood more clearly in the findings section.</w:t>
      </w:r>
    </w:p>
    <w:p w14:paraId="7D468B55" w14:textId="474F8212" w:rsidR="000D52C3" w:rsidRDefault="000D52C3" w:rsidP="00895D32">
      <w:proofErr w:type="gramStart"/>
      <w:r>
        <w:t>So</w:t>
      </w:r>
      <w:proofErr w:type="gramEnd"/>
      <w:r>
        <w:t xml:space="preserve"> this is all about the test we are going to perform on the applications </w:t>
      </w:r>
      <w:r w:rsidR="00645B44">
        <w:t>built</w:t>
      </w:r>
      <w:r>
        <w:t xml:space="preserve"> using all the frameworks</w:t>
      </w:r>
    </w:p>
    <w:p w14:paraId="503DBD89" w14:textId="4C4066A5" w:rsidR="000852AA" w:rsidRDefault="000852AA" w:rsidP="00895D32"/>
    <w:p w14:paraId="5DAEA440" w14:textId="77777777" w:rsidR="000852AA" w:rsidRDefault="000852AA">
      <w:pPr>
        <w:spacing w:after="160" w:line="259" w:lineRule="auto"/>
        <w:jc w:val="left"/>
      </w:pPr>
      <w:r>
        <w:br w:type="page"/>
      </w:r>
    </w:p>
    <w:p w14:paraId="23353BB5" w14:textId="6103C07E" w:rsidR="001449FA" w:rsidRDefault="000852AA" w:rsidP="000852AA">
      <w:pPr>
        <w:pStyle w:val="Heading1"/>
      </w:pPr>
      <w:r>
        <w:lastRenderedPageBreak/>
        <w:t xml:space="preserve">CHAPTER 4: IMPLEMENTATION </w:t>
      </w:r>
    </w:p>
    <w:p w14:paraId="131DF97B" w14:textId="565977A2" w:rsidR="00685010" w:rsidRDefault="00EE19C0" w:rsidP="00895D32">
      <w:r>
        <w:t xml:space="preserve">In the previous chapter, the merits which will be computed to check the performance of the web application are discussed. But to compute those parameters a web application has to be built. </w:t>
      </w:r>
      <w:proofErr w:type="gramStart"/>
      <w:r>
        <w:t>So</w:t>
      </w:r>
      <w:proofErr w:type="gramEnd"/>
      <w:r>
        <w:t xml:space="preserve"> this chapter will discuss how the web application is built using all 4 JavaScript frameworks and it will also discuss the supplementary development needed to support this web application.</w:t>
      </w:r>
    </w:p>
    <w:p w14:paraId="414F7671" w14:textId="33E96CBD" w:rsidR="00EE19C0" w:rsidRDefault="008A7891" w:rsidP="00895D32">
      <w:r>
        <w:t xml:space="preserve">This study doesn't focus on the backend of the web application so not much is discussed about </w:t>
      </w:r>
      <w:r w:rsidR="00392031">
        <w:t xml:space="preserve">the </w:t>
      </w:r>
      <w:r>
        <w:t>backend part of this application</w:t>
      </w:r>
      <w:r w:rsidR="00392031">
        <w:t>,</w:t>
      </w:r>
      <w:r>
        <w:t xml:space="preserve"> just overview is given.</w:t>
      </w:r>
    </w:p>
    <w:p w14:paraId="1CFD6B59" w14:textId="70F115CD" w:rsidR="005971F9" w:rsidRDefault="005971F9" w:rsidP="005971F9">
      <w:pPr>
        <w:pStyle w:val="Heading2"/>
      </w:pPr>
      <w:r>
        <w:t>4.1 Backend</w:t>
      </w:r>
      <w:r w:rsidR="00095BD1">
        <w:t xml:space="preserve"> Implementation</w:t>
      </w:r>
    </w:p>
    <w:p w14:paraId="7035E30B" w14:textId="2C37A54C" w:rsidR="005971F9" w:rsidRDefault="00E77005" w:rsidP="005971F9">
      <w:r>
        <w:t>Backend is comprised of three sections usually a server, application, and a database.</w:t>
      </w:r>
      <w:r w:rsidR="00DA4803">
        <w:t xml:space="preserve"> There are many languages available for writing code in backend for example JAVA, PHP, PYTHON, etc. </w:t>
      </w:r>
      <w:proofErr w:type="gramStart"/>
      <w:r w:rsidR="00DA4803">
        <w:t>Also</w:t>
      </w:r>
      <w:proofErr w:type="gramEnd"/>
      <w:r w:rsidR="00DA4803">
        <w:t xml:space="preserve"> for the development of the database, there are various environments available like MySQL, Oracle DB, SQL Server</w:t>
      </w:r>
      <w:r w:rsidR="00E93C5C">
        <w:t>.</w:t>
      </w:r>
    </w:p>
    <w:p w14:paraId="6DCD174B" w14:textId="7FC00217" w:rsidR="006E27A9" w:rsidRDefault="006E27A9" w:rsidP="006E27A9">
      <w:pPr>
        <w:pStyle w:val="Heading3"/>
      </w:pPr>
      <w:r>
        <w:t>4.1.</w:t>
      </w:r>
      <w:r w:rsidR="001936F8">
        <w:t>1</w:t>
      </w:r>
      <w:r>
        <w:t xml:space="preserve"> Application – Java &amp; REST API</w:t>
      </w:r>
    </w:p>
    <w:p w14:paraId="79E60577" w14:textId="13EDC02A" w:rsidR="00C33CF3" w:rsidRDefault="00D14BB8" w:rsidP="00C33CF3">
      <w:r>
        <w:t>For the backend application, JAVA is used. Using JAVA multiple REST APIs have been implemented. REST stands for restful.</w:t>
      </w:r>
      <w:r w:rsidR="00021633">
        <w:t xml:space="preserve"> They are also called web services. Webservices are becoming the most integral part of web application development.</w:t>
      </w:r>
      <w:r w:rsidR="00A125EA">
        <w:t xml:space="preserve"> Not just web development but for android development as well.</w:t>
      </w:r>
    </w:p>
    <w:p w14:paraId="22F1B67E" w14:textId="342204D6" w:rsidR="001936F8" w:rsidRPr="00C33CF3" w:rsidRDefault="001936F8" w:rsidP="009B42EA">
      <w:pPr>
        <w:pStyle w:val="Heading3"/>
      </w:pPr>
      <w:r>
        <w:t>4.1.2</w:t>
      </w:r>
      <w:r w:rsidR="009B42EA">
        <w:t xml:space="preserve"> Database - MySQL</w:t>
      </w:r>
      <w:r>
        <w:t xml:space="preserve"> </w:t>
      </w:r>
    </w:p>
    <w:p w14:paraId="1FBDD62C" w14:textId="518495F8" w:rsidR="006E27A9" w:rsidRDefault="009B42EA" w:rsidP="006E27A9">
      <w:r>
        <w:t xml:space="preserve">MySQL is the oldest Database Management System. </w:t>
      </w:r>
      <w:proofErr w:type="spellStart"/>
      <w:proofErr w:type="gramStart"/>
      <w:r>
        <w:t>It</w:t>
      </w:r>
      <w:proofErr w:type="gramEnd"/>
      <w:r>
        <w:t xml:space="preserve"> s</w:t>
      </w:r>
      <w:proofErr w:type="spellEnd"/>
      <w:r>
        <w:t xml:space="preserve"> open-source software. It uses SQL as its query language to perform the CRUD operation with </w:t>
      </w:r>
      <w:r w:rsidR="0013311B">
        <w:t xml:space="preserve">the </w:t>
      </w:r>
      <w:r w:rsidR="00202C34">
        <w:t>number</w:t>
      </w:r>
      <w:r>
        <w:t xml:space="preserve"> of the data row &amp; columns.</w:t>
      </w:r>
      <w:r w:rsidR="00EE1130">
        <w:t xml:space="preserve"> It also has support for stored procedures &amp; functions. </w:t>
      </w:r>
    </w:p>
    <w:p w14:paraId="667A30B2" w14:textId="552D6EDA" w:rsidR="005A1394" w:rsidRDefault="005A1394" w:rsidP="005A1394">
      <w:pPr>
        <w:pStyle w:val="Heading3"/>
      </w:pPr>
      <w:r>
        <w:t>4.1.3 Server</w:t>
      </w:r>
    </w:p>
    <w:p w14:paraId="537FF05C" w14:textId="6A913EF1" w:rsidR="005A1394" w:rsidRPr="006E27A9" w:rsidRDefault="00F30384" w:rsidP="006E27A9">
      <w:r>
        <w:t>Every Web application needs some kind of web server over which the application is served to the entire world. Tomcat 9 is used for this study. There are other servers available also like Apache server, Node.js server, Nginx server, etc.</w:t>
      </w:r>
    </w:p>
    <w:p w14:paraId="25FE6FC2" w14:textId="665A5C32" w:rsidR="006E27A9" w:rsidRDefault="005637FA" w:rsidP="005637FA">
      <w:pPr>
        <w:pStyle w:val="Heading3"/>
      </w:pPr>
      <w:r>
        <w:t xml:space="preserve">4.1.4 </w:t>
      </w:r>
      <w:r w:rsidR="003C7D25">
        <w:t xml:space="preserve">Tools &amp; </w:t>
      </w:r>
      <w:proofErr w:type="spellStart"/>
      <w:r w:rsidR="003C7D25">
        <w:t>Softwares</w:t>
      </w:r>
      <w:proofErr w:type="spellEnd"/>
      <w:r w:rsidR="003C7D25">
        <w:t xml:space="preserve"> Used</w:t>
      </w:r>
    </w:p>
    <w:p w14:paraId="75298D02" w14:textId="7726E970" w:rsidR="003C7D25" w:rsidRPr="003C7D25" w:rsidRDefault="00CB324D" w:rsidP="003C7D25">
      <w:r>
        <w:t xml:space="preserve">For the development of JAVA, Eclipse IDE is used. IDE stands for Integrated Development Environment. And for the frontend, </w:t>
      </w:r>
      <w:proofErr w:type="spellStart"/>
      <w:r>
        <w:t>Microsofts</w:t>
      </w:r>
      <w:proofErr w:type="spellEnd"/>
      <w:r>
        <w:t xml:space="preserve"> Visual Studio Code is used.</w:t>
      </w:r>
      <w:r w:rsidR="00626D98">
        <w:t xml:space="preserve"> And for database and SQL </w:t>
      </w:r>
      <w:proofErr w:type="spellStart"/>
      <w:r w:rsidR="00626D98">
        <w:t>Navicat</w:t>
      </w:r>
      <w:proofErr w:type="spellEnd"/>
      <w:r w:rsidR="00626D98">
        <w:t xml:space="preserve"> premium software is used.</w:t>
      </w:r>
    </w:p>
    <w:p w14:paraId="719FDF1B" w14:textId="6942A45D" w:rsidR="00CD16BA" w:rsidRPr="005971F9" w:rsidRDefault="00095BD1" w:rsidP="00095BD1">
      <w:pPr>
        <w:pStyle w:val="Heading2"/>
      </w:pPr>
      <w:r>
        <w:t>4.2 Frontend Implementation</w:t>
      </w:r>
    </w:p>
    <w:p w14:paraId="035B6704" w14:textId="5E85F304" w:rsidR="008A7891" w:rsidRDefault="00F55FCC" w:rsidP="00895D32">
      <w:r>
        <w:t>Four frameworks are chosen for this artifact. And their detailed introduction is given in section 3.2.</w:t>
      </w:r>
      <w:r w:rsidR="002354A5">
        <w:t xml:space="preserve"> The UI design of </w:t>
      </w:r>
      <w:r w:rsidR="00FB492C">
        <w:t xml:space="preserve">the </w:t>
      </w:r>
      <w:r w:rsidR="002354A5">
        <w:t>application built each framework is identical.</w:t>
      </w:r>
      <w:r w:rsidR="001A662E">
        <w:t xml:space="preserve"> All the frameworks differ in the code structure, style of rendering the lists, binding of input fields, etc. Let's see how the 4 applications are built.</w:t>
      </w:r>
      <w:r w:rsidR="00AC16CF">
        <w:t xml:space="preserve"> Throughout the application, we just have one route as of now and that route is </w:t>
      </w:r>
      <w:r w:rsidR="0058562B">
        <w:t xml:space="preserve">the </w:t>
      </w:r>
      <w:r w:rsidR="00AC16CF">
        <w:t>Home route.</w:t>
      </w:r>
      <w:r w:rsidR="0058562B">
        <w:t xml:space="preserve"> </w:t>
      </w:r>
      <w:r w:rsidR="004C2B77">
        <w:t>Also, the Static Header is implemented using CSS’s flex properties.</w:t>
      </w:r>
    </w:p>
    <w:p w14:paraId="78C5B136" w14:textId="70B5F2F4" w:rsidR="003A194E" w:rsidRDefault="00C2009C" w:rsidP="00B569C8">
      <w:pPr>
        <w:pStyle w:val="Heading3"/>
      </w:pPr>
      <w:r>
        <w:t xml:space="preserve">4.2.1 </w:t>
      </w:r>
      <w:r w:rsidR="0029735E">
        <w:t>Angular Implementation.</w:t>
      </w:r>
    </w:p>
    <w:p w14:paraId="0F36609F" w14:textId="3FBC6DFD" w:rsidR="00F12865" w:rsidRDefault="00BB490F" w:rsidP="00F12865">
      <w:r>
        <w:t xml:space="preserve">In angular component </w:t>
      </w:r>
      <w:r w:rsidR="007E313D">
        <w:t>is</w:t>
      </w:r>
      <w:r>
        <w:t xml:space="preserve"> the basic building block of the entire application. </w:t>
      </w:r>
      <w:r w:rsidR="007E313D">
        <w:t>Angular 8 is written in TypeScript so components are</w:t>
      </w:r>
      <w:r w:rsidR="008F5689">
        <w:t xml:space="preserve"> written in Typescripts as well</w:t>
      </w:r>
      <w:r w:rsidR="00980566">
        <w:t>.</w:t>
      </w:r>
    </w:p>
    <w:p w14:paraId="3AD461EB" w14:textId="5A98BCAA" w:rsidR="00980566" w:rsidRDefault="00F616E9" w:rsidP="00F12865">
      <w:r>
        <w:rPr>
          <w:noProof/>
        </w:rPr>
        <w:lastRenderedPageBreak/>
        <w:drawing>
          <wp:inline distT="0" distB="0" distL="0" distR="0" wp14:anchorId="64E94698" wp14:editId="1016ED42">
            <wp:extent cx="5731510" cy="313880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extLst>
                        <a:ext uri="{28A0092B-C50C-407E-A947-70E740481C1C}">
                          <a14:useLocalDpi xmlns:a14="http://schemas.microsoft.com/office/drawing/2010/main" val="0"/>
                        </a:ext>
                      </a:extLst>
                    </a:blip>
                    <a:stretch>
                      <a:fillRect/>
                    </a:stretch>
                  </pic:blipFill>
                  <pic:spPr>
                    <a:xfrm>
                      <a:off x="0" y="0"/>
                      <a:ext cx="5731510" cy="3138805"/>
                    </a:xfrm>
                    <a:prstGeom prst="rect">
                      <a:avLst/>
                    </a:prstGeom>
                  </pic:spPr>
                </pic:pic>
              </a:graphicData>
            </a:graphic>
          </wp:inline>
        </w:drawing>
      </w:r>
    </w:p>
    <w:p w14:paraId="308ABD1A" w14:textId="55855759" w:rsidR="00F616E9" w:rsidRDefault="00F616E9" w:rsidP="00F12865"/>
    <w:p w14:paraId="7774E76A" w14:textId="7B6A1D90" w:rsidR="00F616E9" w:rsidRDefault="00F616E9" w:rsidP="00F12865">
      <w:r>
        <w:t>This is how angular components look like.</w:t>
      </w:r>
      <w:r w:rsidR="00A95FCB">
        <w:t xml:space="preserve"> It has various import statements and then @component annotation and then class.</w:t>
      </w:r>
    </w:p>
    <w:p w14:paraId="30FD216A" w14:textId="63B52328" w:rsidR="008D2E93" w:rsidRDefault="00CC2422" w:rsidP="00F12865">
      <w:r>
        <w:rPr>
          <w:noProof/>
        </w:rPr>
        <w:drawing>
          <wp:inline distT="0" distB="0" distL="0" distR="0" wp14:anchorId="54DFDE75" wp14:editId="508D9C61">
            <wp:extent cx="5731510" cy="234569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31510" cy="2345690"/>
                    </a:xfrm>
                    <a:prstGeom prst="rect">
                      <a:avLst/>
                    </a:prstGeom>
                  </pic:spPr>
                </pic:pic>
              </a:graphicData>
            </a:graphic>
          </wp:inline>
        </w:drawing>
      </w:r>
    </w:p>
    <w:p w14:paraId="3712A147" w14:textId="72DC16C8" w:rsidR="00CC2422" w:rsidRDefault="00CC2422" w:rsidP="00F12865">
      <w:r>
        <w:t>When app loads for the first time we have to display some movies and shows retrieved from the database.</w:t>
      </w:r>
    </w:p>
    <w:p w14:paraId="0062E51B" w14:textId="503A2252" w:rsidR="007862AB" w:rsidRDefault="00B573BD" w:rsidP="00F12865">
      <w:r>
        <w:t xml:space="preserve">So </w:t>
      </w:r>
      <w:proofErr w:type="spellStart"/>
      <w:proofErr w:type="gramStart"/>
      <w:r w:rsidRPr="00B573BD">
        <w:rPr>
          <w:b/>
          <w:bCs/>
        </w:rPr>
        <w:t>getAllShows</w:t>
      </w:r>
      <w:proofErr w:type="spellEnd"/>
      <w:r w:rsidRPr="00B573BD">
        <w:rPr>
          <w:b/>
          <w:bCs/>
        </w:rPr>
        <w:t>(</w:t>
      </w:r>
      <w:proofErr w:type="gramEnd"/>
      <w:r w:rsidRPr="00B573BD">
        <w:rPr>
          <w:b/>
          <w:bCs/>
        </w:rPr>
        <w:t>)</w:t>
      </w:r>
      <w:r>
        <w:rPr>
          <w:b/>
          <w:bCs/>
        </w:rPr>
        <w:t xml:space="preserve"> </w:t>
      </w:r>
      <w:r>
        <w:t xml:space="preserve">function is written in </w:t>
      </w:r>
      <w:proofErr w:type="spellStart"/>
      <w:r w:rsidRPr="00B573BD">
        <w:rPr>
          <w:b/>
          <w:bCs/>
        </w:rPr>
        <w:t>home.component.ts</w:t>
      </w:r>
      <w:proofErr w:type="spellEnd"/>
      <w:r>
        <w:rPr>
          <w:b/>
          <w:bCs/>
        </w:rPr>
        <w:t xml:space="preserve"> </w:t>
      </w:r>
      <w:r>
        <w:t xml:space="preserve">file. This function requests to the server for the data using ajax. And when the data is fetched it is passed to </w:t>
      </w:r>
      <w:proofErr w:type="spellStart"/>
      <w:proofErr w:type="gramStart"/>
      <w:r>
        <w:t>this.shows</w:t>
      </w:r>
      <w:proofErr w:type="spellEnd"/>
      <w:proofErr w:type="gramEnd"/>
      <w:r>
        <w:t xml:space="preserve"> variable. We want to execute this function as soon as the component is loaded. So as per the Life Cycle hook of the angular framework when the component is loaded whatever is written inside the </w:t>
      </w:r>
      <w:proofErr w:type="spellStart"/>
      <w:r>
        <w:t>ngOnInit</w:t>
      </w:r>
      <w:proofErr w:type="spellEnd"/>
      <w:r>
        <w:t xml:space="preserve"> gets executed therefore this function is called inside the </w:t>
      </w:r>
      <w:proofErr w:type="spellStart"/>
      <w:r>
        <w:t>ngOnInit</w:t>
      </w:r>
      <w:proofErr w:type="spellEnd"/>
      <w:r>
        <w:t xml:space="preserve"> method.</w:t>
      </w:r>
    </w:p>
    <w:p w14:paraId="7EF16BEE" w14:textId="77777777" w:rsidR="006429D9" w:rsidRDefault="00DC2E44" w:rsidP="006429D9">
      <w:r>
        <w:t xml:space="preserve">Once the data is retrieved it has to be displayed on the </w:t>
      </w:r>
      <w:r w:rsidR="00176131">
        <w:t>view</w:t>
      </w:r>
      <w:r>
        <w:t>.</w:t>
      </w:r>
      <w:r w:rsidR="002E7C69">
        <w:t xml:space="preserve"> Views in angular are called a template. </w:t>
      </w:r>
    </w:p>
    <w:p w14:paraId="6143766F" w14:textId="05B80055" w:rsidR="004D5A24" w:rsidRDefault="006547C9" w:rsidP="006429D9">
      <w:pPr>
        <w:jc w:val="center"/>
      </w:pPr>
      <w:r>
        <w:rPr>
          <w:noProof/>
        </w:rPr>
        <w:lastRenderedPageBreak/>
        <w:drawing>
          <wp:inline distT="0" distB="0" distL="0" distR="0" wp14:anchorId="0DBB8F8C" wp14:editId="3A19763A">
            <wp:extent cx="5731510" cy="30257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7">
                      <a:extLst>
                        <a:ext uri="{28A0092B-C50C-407E-A947-70E740481C1C}">
                          <a14:useLocalDpi xmlns:a14="http://schemas.microsoft.com/office/drawing/2010/main" val="0"/>
                        </a:ext>
                      </a:extLst>
                    </a:blip>
                    <a:stretch>
                      <a:fillRect/>
                    </a:stretch>
                  </pic:blipFill>
                  <pic:spPr>
                    <a:xfrm>
                      <a:off x="0" y="0"/>
                      <a:ext cx="5731510" cy="3025775"/>
                    </a:xfrm>
                    <a:prstGeom prst="rect">
                      <a:avLst/>
                    </a:prstGeom>
                  </pic:spPr>
                </pic:pic>
              </a:graphicData>
            </a:graphic>
          </wp:inline>
        </w:drawing>
      </w:r>
    </w:p>
    <w:p w14:paraId="43225AD8" w14:textId="77777777" w:rsidR="00366EF1" w:rsidRDefault="007E6BDE" w:rsidP="00F12865">
      <w:r>
        <w:t xml:space="preserve">To display the list on the template the </w:t>
      </w:r>
      <w:r w:rsidRPr="007E6BDE">
        <w:rPr>
          <w:b/>
          <w:bCs/>
        </w:rPr>
        <w:t>*</w:t>
      </w:r>
      <w:proofErr w:type="spellStart"/>
      <w:r w:rsidRPr="007E6BDE">
        <w:rPr>
          <w:b/>
          <w:bCs/>
        </w:rPr>
        <w:t>ngFor</w:t>
      </w:r>
      <w:proofErr w:type="spellEnd"/>
      <w:r>
        <w:t xml:space="preserve"> directive provided by angular is used. These attributes display all the elements inside that list on the webpage.</w:t>
      </w:r>
    </w:p>
    <w:p w14:paraId="155EA991" w14:textId="085C474E" w:rsidR="006547C9" w:rsidRDefault="008146B8" w:rsidP="00F12865">
      <w:proofErr w:type="gramStart"/>
      <w:r>
        <w:t>Also</w:t>
      </w:r>
      <w:proofErr w:type="gramEnd"/>
      <w:r>
        <w:t xml:space="preserve"> for searching the movies and shows the input filed is given for typing the search query. </w:t>
      </w:r>
      <w:r w:rsidR="00A71A73">
        <w:t xml:space="preserve">model is the directive used for </w:t>
      </w:r>
      <w:proofErr w:type="gramStart"/>
      <w:r w:rsidR="00A71A73">
        <w:t>two way</w:t>
      </w:r>
      <w:proofErr w:type="gramEnd"/>
      <w:r w:rsidR="00A71A73">
        <w:t xml:space="preserve"> data binding in angular. </w:t>
      </w:r>
      <w:r w:rsidR="007E6BDE">
        <w:t xml:space="preserve"> </w:t>
      </w:r>
      <w:r w:rsidR="00A71A73">
        <w:t xml:space="preserve">Once the user enters the search query and clicks the search button a search </w:t>
      </w:r>
      <w:proofErr w:type="gramStart"/>
      <w:r w:rsidR="00A71A73">
        <w:t>shows(</w:t>
      </w:r>
      <w:proofErr w:type="gramEnd"/>
      <w:r w:rsidR="00A71A73">
        <w:t>) functions get executed from the component and the shows and movies based on that search are obtained.</w:t>
      </w:r>
      <w:r w:rsidR="00FD68A2">
        <w:t xml:space="preserve"> And then again that data is passed to the template and the web page is updated.</w:t>
      </w:r>
    </w:p>
    <w:p w14:paraId="572829A4" w14:textId="332653BB" w:rsidR="008623C5" w:rsidRDefault="008623C5" w:rsidP="00F12865">
      <w:r>
        <w:rPr>
          <w:noProof/>
        </w:rPr>
        <w:drawing>
          <wp:inline distT="0" distB="0" distL="0" distR="0" wp14:anchorId="606707AC" wp14:editId="637778A5">
            <wp:extent cx="5731510" cy="2418080"/>
            <wp:effectExtent l="0" t="0" r="254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a:extLst>
                        <a:ext uri="{28A0092B-C50C-407E-A947-70E740481C1C}">
                          <a14:useLocalDpi xmlns:a14="http://schemas.microsoft.com/office/drawing/2010/main" val="0"/>
                        </a:ext>
                      </a:extLst>
                    </a:blip>
                    <a:stretch>
                      <a:fillRect/>
                    </a:stretch>
                  </pic:blipFill>
                  <pic:spPr>
                    <a:xfrm>
                      <a:off x="0" y="0"/>
                      <a:ext cx="5731510" cy="2418080"/>
                    </a:xfrm>
                    <a:prstGeom prst="rect">
                      <a:avLst/>
                    </a:prstGeom>
                  </pic:spPr>
                </pic:pic>
              </a:graphicData>
            </a:graphic>
          </wp:inline>
        </w:drawing>
      </w:r>
    </w:p>
    <w:p w14:paraId="6FBE261D" w14:textId="3479E9F0" w:rsidR="003948A4" w:rsidRDefault="00D75680" w:rsidP="00F12865">
      <w:r>
        <w:t xml:space="preserve">Once the list is updated and the last element is rendered the function </w:t>
      </w:r>
      <w:proofErr w:type="spellStart"/>
      <w:proofErr w:type="gramStart"/>
      <w:r>
        <w:t>calclulateRenderingTime</w:t>
      </w:r>
      <w:proofErr w:type="spellEnd"/>
      <w:r>
        <w:t>(</w:t>
      </w:r>
      <w:proofErr w:type="gramEnd"/>
      <w:r>
        <w:t>) is executed and it just consoles the output.</w:t>
      </w:r>
      <w:r w:rsidR="00CE1552">
        <w:t xml:space="preserve"> Also for clearing the search input field and getting all the shows which are displayed on the first the clear </w:t>
      </w:r>
      <w:proofErr w:type="gramStart"/>
      <w:r w:rsidR="00CE1552">
        <w:t>search(</w:t>
      </w:r>
      <w:proofErr w:type="gramEnd"/>
      <w:r w:rsidR="00CE1552">
        <w:t>) method is written which will be executed once the clear button is clicked.</w:t>
      </w:r>
    </w:p>
    <w:p w14:paraId="441076C7" w14:textId="5D68D0A8" w:rsidR="00597293" w:rsidRDefault="004E5FFE" w:rsidP="004E5FFE">
      <w:pPr>
        <w:jc w:val="center"/>
      </w:pPr>
      <w:r>
        <w:rPr>
          <w:noProof/>
        </w:rPr>
        <w:lastRenderedPageBreak/>
        <w:drawing>
          <wp:inline distT="0" distB="0" distL="0" distR="0" wp14:anchorId="0CBAEC9C" wp14:editId="7D5FC07F">
            <wp:extent cx="5287113" cy="3572374"/>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5287113" cy="3572374"/>
                    </a:xfrm>
                    <a:prstGeom prst="rect">
                      <a:avLst/>
                    </a:prstGeom>
                  </pic:spPr>
                </pic:pic>
              </a:graphicData>
            </a:graphic>
          </wp:inline>
        </w:drawing>
      </w:r>
    </w:p>
    <w:p w14:paraId="19199513" w14:textId="39A4F79A" w:rsidR="004E5FFE" w:rsidRDefault="004E5FFE" w:rsidP="004E5FFE">
      <w:r>
        <w:t xml:space="preserve">This is how routing looks like in angular </w:t>
      </w:r>
      <w:proofErr w:type="gramStart"/>
      <w:r>
        <w:t>8 .</w:t>
      </w:r>
      <w:proofErr w:type="gramEnd"/>
      <w:r>
        <w:t xml:space="preserve"> Just have to specify the path and component name associated </w:t>
      </w:r>
      <w:r w:rsidR="00CE5BE0">
        <w:t>with</w:t>
      </w:r>
      <w:r>
        <w:t xml:space="preserve"> that path.</w:t>
      </w:r>
    </w:p>
    <w:p w14:paraId="08BBAC03" w14:textId="15A5EDFE" w:rsidR="009E5B8F" w:rsidRDefault="009E5B8F" w:rsidP="009E5B8F">
      <w:pPr>
        <w:pStyle w:val="Heading3"/>
      </w:pPr>
      <w:r>
        <w:t>4.2.2 ReactJS Implem</w:t>
      </w:r>
      <w:r w:rsidR="002E5DDF">
        <w:t>en</w:t>
      </w:r>
      <w:r>
        <w:t>tation:</w:t>
      </w:r>
    </w:p>
    <w:p w14:paraId="510DC41B" w14:textId="7ED4C3ED" w:rsidR="00050B9C" w:rsidRDefault="00495D83" w:rsidP="009031BC">
      <w:r>
        <w:t>Like Angular react is al</w:t>
      </w:r>
      <w:r w:rsidR="002E5DDF">
        <w:t>so</w:t>
      </w:r>
      <w:r>
        <w:t xml:space="preserve"> comprises of components.</w:t>
      </w:r>
    </w:p>
    <w:p w14:paraId="436D5694" w14:textId="648F5D74" w:rsidR="00050B9C" w:rsidRDefault="00C61D65" w:rsidP="00C61D65">
      <w:pPr>
        <w:jc w:val="center"/>
      </w:pPr>
      <w:r>
        <w:rPr>
          <w:noProof/>
        </w:rPr>
        <w:lastRenderedPageBreak/>
        <w:drawing>
          <wp:inline distT="0" distB="0" distL="0" distR="0" wp14:anchorId="6B0115E9" wp14:editId="64087E02">
            <wp:extent cx="5731510" cy="64579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0">
                      <a:extLst>
                        <a:ext uri="{28A0092B-C50C-407E-A947-70E740481C1C}">
                          <a14:useLocalDpi xmlns:a14="http://schemas.microsoft.com/office/drawing/2010/main" val="0"/>
                        </a:ext>
                      </a:extLst>
                    </a:blip>
                    <a:stretch>
                      <a:fillRect/>
                    </a:stretch>
                  </pic:blipFill>
                  <pic:spPr>
                    <a:xfrm>
                      <a:off x="0" y="0"/>
                      <a:ext cx="5731510" cy="6457950"/>
                    </a:xfrm>
                    <a:prstGeom prst="rect">
                      <a:avLst/>
                    </a:prstGeom>
                  </pic:spPr>
                </pic:pic>
              </a:graphicData>
            </a:graphic>
          </wp:inline>
        </w:drawing>
      </w:r>
    </w:p>
    <w:p w14:paraId="38336330" w14:textId="18292DF5" w:rsidR="009031BC" w:rsidRDefault="002E5DDF" w:rsidP="009031BC">
      <w:r>
        <w:t xml:space="preserve">In react, the separate template is not maintained only the all the HTML code is written inside the </w:t>
      </w:r>
      <w:r w:rsidR="005E2EB5">
        <w:t>component</w:t>
      </w:r>
      <w:r>
        <w:t xml:space="preserve"> only.</w:t>
      </w:r>
      <w:r w:rsidR="005E2EB5">
        <w:t xml:space="preserve"> The HTML needed for the page is returned using the </w:t>
      </w:r>
      <w:proofErr w:type="gramStart"/>
      <w:r w:rsidR="005E2EB5" w:rsidRPr="005E2EB5">
        <w:rPr>
          <w:b/>
          <w:bCs/>
        </w:rPr>
        <w:t>render(</w:t>
      </w:r>
      <w:proofErr w:type="gramEnd"/>
      <w:r w:rsidR="005E2EB5" w:rsidRPr="005E2EB5">
        <w:rPr>
          <w:b/>
          <w:bCs/>
        </w:rPr>
        <w:t>)</w:t>
      </w:r>
      <w:r w:rsidR="005E2EB5">
        <w:t xml:space="preserve"> method of react.</w:t>
      </w:r>
      <w:r w:rsidR="00A33EF5">
        <w:t xml:space="preserve"> All this HTML will be sent to the browser and rendered accordingly.</w:t>
      </w:r>
    </w:p>
    <w:p w14:paraId="62E80A7E" w14:textId="6E1A9472" w:rsidR="009412AB" w:rsidRDefault="009412AB" w:rsidP="009412AB">
      <w:pPr>
        <w:jc w:val="center"/>
      </w:pPr>
      <w:r>
        <w:rPr>
          <w:noProof/>
        </w:rPr>
        <w:lastRenderedPageBreak/>
        <w:drawing>
          <wp:inline distT="0" distB="0" distL="0" distR="0" wp14:anchorId="31B3ADF0" wp14:editId="71F5646D">
            <wp:extent cx="5731510" cy="502920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1">
                      <a:extLst>
                        <a:ext uri="{28A0092B-C50C-407E-A947-70E740481C1C}">
                          <a14:useLocalDpi xmlns:a14="http://schemas.microsoft.com/office/drawing/2010/main" val="0"/>
                        </a:ext>
                      </a:extLst>
                    </a:blip>
                    <a:stretch>
                      <a:fillRect/>
                    </a:stretch>
                  </pic:blipFill>
                  <pic:spPr>
                    <a:xfrm>
                      <a:off x="0" y="0"/>
                      <a:ext cx="5731510" cy="5029200"/>
                    </a:xfrm>
                    <a:prstGeom prst="rect">
                      <a:avLst/>
                    </a:prstGeom>
                  </pic:spPr>
                </pic:pic>
              </a:graphicData>
            </a:graphic>
          </wp:inline>
        </w:drawing>
      </w:r>
    </w:p>
    <w:p w14:paraId="0CBDCB15" w14:textId="4488ED0E" w:rsidR="009412AB" w:rsidRPr="00CC6F55" w:rsidRDefault="00490C20" w:rsidP="009412AB">
      <w:r>
        <w:t>For displaying the list in react the map</w:t>
      </w:r>
      <w:r w:rsidR="001C3CB7">
        <w:t xml:space="preserve"> function </w:t>
      </w:r>
      <w:r>
        <w:t>is used.</w:t>
      </w:r>
      <w:r w:rsidR="000D46B7">
        <w:t xml:space="preserve"> </w:t>
      </w:r>
      <w:r w:rsidR="00CC6F55">
        <w:t xml:space="preserve">The two-way binding used for the input filed is </w:t>
      </w:r>
      <w:r w:rsidR="00CC6F55" w:rsidRPr="00CC6F55">
        <w:rPr>
          <w:b/>
          <w:bCs/>
        </w:rPr>
        <w:t>value={</w:t>
      </w:r>
      <w:proofErr w:type="spellStart"/>
      <w:proofErr w:type="gramStart"/>
      <w:r w:rsidR="00CC6F55" w:rsidRPr="00CC6F55">
        <w:rPr>
          <w:b/>
          <w:bCs/>
        </w:rPr>
        <w:t>this.state</w:t>
      </w:r>
      <w:proofErr w:type="gramEnd"/>
      <w:r w:rsidR="00CC6F55" w:rsidRPr="00CC6F55">
        <w:rPr>
          <w:b/>
          <w:bCs/>
        </w:rPr>
        <w:t>.searchQuery</w:t>
      </w:r>
      <w:proofErr w:type="spellEnd"/>
      <w:r w:rsidR="00CC6F55" w:rsidRPr="00CC6F55">
        <w:rPr>
          <w:b/>
          <w:bCs/>
        </w:rPr>
        <w:t>}</w:t>
      </w:r>
      <w:r w:rsidR="00CC6F55">
        <w:rPr>
          <w:b/>
          <w:bCs/>
        </w:rPr>
        <w:t xml:space="preserve"> </w:t>
      </w:r>
      <w:r w:rsidR="00CC6F55">
        <w:t xml:space="preserve">also the separate function is written to track the changes in </w:t>
      </w:r>
      <w:r w:rsidR="00240454">
        <w:t xml:space="preserve">the </w:t>
      </w:r>
      <w:r w:rsidR="00CC6F55">
        <w:t>input field.</w:t>
      </w:r>
    </w:p>
    <w:p w14:paraId="35B12321" w14:textId="04480D7B" w:rsidR="00C61D65" w:rsidRDefault="00C61D65" w:rsidP="009412AB">
      <w:r>
        <w:t xml:space="preserve">Like </w:t>
      </w:r>
      <w:proofErr w:type="spellStart"/>
      <w:r>
        <w:t>angular’s</w:t>
      </w:r>
      <w:proofErr w:type="spellEnd"/>
      <w:r>
        <w:t xml:space="preserve"> </w:t>
      </w:r>
      <w:proofErr w:type="spellStart"/>
      <w:proofErr w:type="gramStart"/>
      <w:r>
        <w:t>ngOnInit</w:t>
      </w:r>
      <w:proofErr w:type="spellEnd"/>
      <w:r>
        <w:t>(</w:t>
      </w:r>
      <w:proofErr w:type="gramEnd"/>
      <w:r>
        <w:t xml:space="preserve">) react also has the </w:t>
      </w:r>
      <w:proofErr w:type="spellStart"/>
      <w:r w:rsidRPr="00C61D65">
        <w:rPr>
          <w:b/>
          <w:bCs/>
        </w:rPr>
        <w:t>componentDidMount</w:t>
      </w:r>
      <w:proofErr w:type="spellEnd"/>
      <w:r w:rsidRPr="00C61D65">
        <w:rPr>
          <w:b/>
          <w:bCs/>
        </w:rPr>
        <w:t>()</w:t>
      </w:r>
      <w:r>
        <w:rPr>
          <w:b/>
          <w:bCs/>
        </w:rPr>
        <w:t xml:space="preserve"> </w:t>
      </w:r>
      <w:r>
        <w:t xml:space="preserve">method. Which is evoked when the component is invoked. In that ajax call is made to fetch the </w:t>
      </w:r>
      <w:proofErr w:type="gramStart"/>
      <w:r>
        <w:t>first time</w:t>
      </w:r>
      <w:proofErr w:type="gramEnd"/>
      <w:r>
        <w:t xml:space="preserve"> data.</w:t>
      </w:r>
    </w:p>
    <w:p w14:paraId="5B39D9A9" w14:textId="38951B22" w:rsidR="00494613" w:rsidRDefault="00494613" w:rsidP="009412AB">
      <w:r>
        <w:rPr>
          <w:noProof/>
        </w:rPr>
        <w:lastRenderedPageBreak/>
        <w:drawing>
          <wp:inline distT="0" distB="0" distL="0" distR="0" wp14:anchorId="1E5B4759" wp14:editId="0138BC2A">
            <wp:extent cx="5611008" cy="5191850"/>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5611008" cy="5191850"/>
                    </a:xfrm>
                    <a:prstGeom prst="rect">
                      <a:avLst/>
                    </a:prstGeom>
                  </pic:spPr>
                </pic:pic>
              </a:graphicData>
            </a:graphic>
          </wp:inline>
        </w:drawing>
      </w:r>
    </w:p>
    <w:p w14:paraId="4B3EA6E4" w14:textId="3D9553DE" w:rsidR="003A44A3" w:rsidRDefault="003A44A3" w:rsidP="009412AB"/>
    <w:p w14:paraId="24BF39BA" w14:textId="053B2C16" w:rsidR="003A44A3" w:rsidRDefault="003A44A3" w:rsidP="009412AB">
      <w:r>
        <w:t>For getting the data based on</w:t>
      </w:r>
      <w:r w:rsidR="00DA5C07">
        <w:t xml:space="preserve"> </w:t>
      </w:r>
      <w:r>
        <w:t xml:space="preserve">search query separate ajax call is written which will be invoked on clicking </w:t>
      </w:r>
      <w:r w:rsidR="00DA5C07">
        <w:t xml:space="preserve">the </w:t>
      </w:r>
      <w:r>
        <w:t>search button.</w:t>
      </w:r>
    </w:p>
    <w:p w14:paraId="2678201B" w14:textId="287658F3" w:rsidR="003A44A3" w:rsidRDefault="003A44A3" w:rsidP="003A44A3">
      <w:pPr>
        <w:jc w:val="center"/>
      </w:pPr>
      <w:r>
        <w:rPr>
          <w:noProof/>
        </w:rPr>
        <w:lastRenderedPageBreak/>
        <w:drawing>
          <wp:inline distT="0" distB="0" distL="0" distR="0" wp14:anchorId="3F89BA57" wp14:editId="5C7E2C2B">
            <wp:extent cx="5668166" cy="6735115"/>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3">
                      <a:extLst>
                        <a:ext uri="{28A0092B-C50C-407E-A947-70E740481C1C}">
                          <a14:useLocalDpi xmlns:a14="http://schemas.microsoft.com/office/drawing/2010/main" val="0"/>
                        </a:ext>
                      </a:extLst>
                    </a:blip>
                    <a:stretch>
                      <a:fillRect/>
                    </a:stretch>
                  </pic:blipFill>
                  <pic:spPr>
                    <a:xfrm>
                      <a:off x="0" y="0"/>
                      <a:ext cx="5668166" cy="6735115"/>
                    </a:xfrm>
                    <a:prstGeom prst="rect">
                      <a:avLst/>
                    </a:prstGeom>
                  </pic:spPr>
                </pic:pic>
              </a:graphicData>
            </a:graphic>
          </wp:inline>
        </w:drawing>
      </w:r>
    </w:p>
    <w:p w14:paraId="2C1BF0FB" w14:textId="37458514" w:rsidR="003A45FD" w:rsidRDefault="00DC5D87" w:rsidP="00DC5D87">
      <w:pPr>
        <w:pStyle w:val="Heading3"/>
      </w:pPr>
      <w:r>
        <w:t>4.2.3 Vue.js Implementation</w:t>
      </w:r>
    </w:p>
    <w:p w14:paraId="31F2453A" w14:textId="6C4DD148" w:rsidR="002204C0" w:rsidRPr="005142B9" w:rsidRDefault="00645F54" w:rsidP="00141120">
      <w:r>
        <w:t xml:space="preserve">In vue.js all the components, template, and styling </w:t>
      </w:r>
      <w:proofErr w:type="gramStart"/>
      <w:r>
        <w:t>code .</w:t>
      </w:r>
      <w:proofErr w:type="spellStart"/>
      <w:r>
        <w:t>i</w:t>
      </w:r>
      <w:proofErr w:type="gramEnd"/>
      <w:r>
        <w:t>.e</w:t>
      </w:r>
      <w:proofErr w:type="spellEnd"/>
      <w:r>
        <w:t xml:space="preserve"> CSS can be written in a single file.</w:t>
      </w:r>
      <w:r w:rsidR="002204C0">
        <w:t xml:space="preserve"> This code is written in a file with </w:t>
      </w:r>
      <w:proofErr w:type="gramStart"/>
      <w:r w:rsidR="002204C0">
        <w:t xml:space="preserve">extension </w:t>
      </w:r>
      <w:r w:rsidR="002204C0" w:rsidRPr="002204C0">
        <w:rPr>
          <w:b/>
          <w:bCs/>
        </w:rPr>
        <w:t>.</w:t>
      </w:r>
      <w:proofErr w:type="spellStart"/>
      <w:r w:rsidR="002204C0" w:rsidRPr="002204C0">
        <w:rPr>
          <w:b/>
          <w:bCs/>
        </w:rPr>
        <w:t>vue</w:t>
      </w:r>
      <w:proofErr w:type="spellEnd"/>
      <w:proofErr w:type="gramEnd"/>
      <w:r w:rsidR="002204C0">
        <w:rPr>
          <w:b/>
          <w:bCs/>
        </w:rPr>
        <w:t>.</w:t>
      </w:r>
      <w:r w:rsidR="002204C0">
        <w:t xml:space="preserve"> In our case </w:t>
      </w:r>
      <w:proofErr w:type="spellStart"/>
      <w:r w:rsidR="002204C0" w:rsidRPr="002204C0">
        <w:rPr>
          <w:b/>
          <w:bCs/>
        </w:rPr>
        <w:t>home.vue</w:t>
      </w:r>
      <w:proofErr w:type="spellEnd"/>
      <w:r w:rsidR="002204C0">
        <w:rPr>
          <w:b/>
          <w:bCs/>
        </w:rPr>
        <w:t xml:space="preserve">. </w:t>
      </w:r>
      <w:r w:rsidR="008F11F4">
        <w:t xml:space="preserve">The code is separated by the tags. All the HTML code is written inside a </w:t>
      </w:r>
      <w:r w:rsidR="008F11F4" w:rsidRPr="008F11F4">
        <w:rPr>
          <w:b/>
          <w:bCs/>
        </w:rPr>
        <w:t>&lt;template</w:t>
      </w:r>
      <w:proofErr w:type="gramStart"/>
      <w:r w:rsidR="008F11F4" w:rsidRPr="008F11F4">
        <w:rPr>
          <w:b/>
          <w:bCs/>
        </w:rPr>
        <w:t>&gt;</w:t>
      </w:r>
      <w:r w:rsidR="008F11F4">
        <w:rPr>
          <w:b/>
          <w:bCs/>
        </w:rPr>
        <w:t>..</w:t>
      </w:r>
      <w:proofErr w:type="gramEnd"/>
      <w:r w:rsidR="008F11F4" w:rsidRPr="008F11F4">
        <w:rPr>
          <w:b/>
          <w:bCs/>
        </w:rPr>
        <w:t>&lt;</w:t>
      </w:r>
      <w:r w:rsidR="008F11F4">
        <w:rPr>
          <w:b/>
          <w:bCs/>
        </w:rPr>
        <w:t>/</w:t>
      </w:r>
      <w:r w:rsidR="008F11F4" w:rsidRPr="008F11F4">
        <w:rPr>
          <w:b/>
          <w:bCs/>
        </w:rPr>
        <w:t>template&gt;</w:t>
      </w:r>
      <w:r w:rsidR="008F11F4">
        <w:t xml:space="preserve"> tag. All Scripting code is written inside </w:t>
      </w:r>
      <w:r w:rsidR="008F11F4" w:rsidRPr="008F11F4">
        <w:rPr>
          <w:b/>
          <w:bCs/>
        </w:rPr>
        <w:t>&lt;script</w:t>
      </w:r>
      <w:proofErr w:type="gramStart"/>
      <w:r w:rsidR="008F11F4" w:rsidRPr="008F11F4">
        <w:rPr>
          <w:b/>
          <w:bCs/>
        </w:rPr>
        <w:t>&gt;..</w:t>
      </w:r>
      <w:proofErr w:type="gramEnd"/>
      <w:r w:rsidR="008F11F4" w:rsidRPr="008F11F4">
        <w:rPr>
          <w:b/>
          <w:bCs/>
        </w:rPr>
        <w:t>&lt;/script&gt;</w:t>
      </w:r>
      <w:r w:rsidR="008F11F4">
        <w:rPr>
          <w:b/>
          <w:bCs/>
        </w:rPr>
        <w:t xml:space="preserve">. </w:t>
      </w:r>
      <w:r w:rsidR="008F11F4">
        <w:t xml:space="preserve">And all the required styling code is written inside a </w:t>
      </w:r>
      <w:r w:rsidR="008F11F4" w:rsidRPr="008F11F4">
        <w:rPr>
          <w:b/>
          <w:bCs/>
        </w:rPr>
        <w:t>&lt;style</w:t>
      </w:r>
      <w:r w:rsidR="00E535BC">
        <w:rPr>
          <w:b/>
          <w:bCs/>
        </w:rPr>
        <w:t xml:space="preserve"> scoped</w:t>
      </w:r>
      <w:r w:rsidR="008F11F4" w:rsidRPr="008F11F4">
        <w:rPr>
          <w:b/>
          <w:bCs/>
        </w:rPr>
        <w:t>&gt;…&lt;/style&gt;</w:t>
      </w:r>
      <w:r w:rsidR="00E535BC">
        <w:rPr>
          <w:b/>
          <w:bCs/>
        </w:rPr>
        <w:t xml:space="preserve">. </w:t>
      </w:r>
      <w:r w:rsidR="002204C0" w:rsidRPr="008F11F4">
        <w:rPr>
          <w:b/>
          <w:bCs/>
        </w:rPr>
        <w:t xml:space="preserve"> </w:t>
      </w:r>
      <w:r w:rsidR="005142B9">
        <w:t>The scoped directive specifies that the CSS written inside that should be applied to this template only.</w:t>
      </w:r>
    </w:p>
    <w:p w14:paraId="35217742" w14:textId="35983173" w:rsidR="00141120" w:rsidRDefault="00142524" w:rsidP="00142524">
      <w:pPr>
        <w:jc w:val="center"/>
      </w:pPr>
      <w:r>
        <w:rPr>
          <w:noProof/>
        </w:rPr>
        <w:lastRenderedPageBreak/>
        <w:drawing>
          <wp:inline distT="0" distB="0" distL="0" distR="0" wp14:anchorId="1A2AC6C4" wp14:editId="03ECFC50">
            <wp:extent cx="5731510" cy="623443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4">
                      <a:extLst>
                        <a:ext uri="{28A0092B-C50C-407E-A947-70E740481C1C}">
                          <a14:useLocalDpi xmlns:a14="http://schemas.microsoft.com/office/drawing/2010/main" val="0"/>
                        </a:ext>
                      </a:extLst>
                    </a:blip>
                    <a:stretch>
                      <a:fillRect/>
                    </a:stretch>
                  </pic:blipFill>
                  <pic:spPr>
                    <a:xfrm>
                      <a:off x="0" y="0"/>
                      <a:ext cx="5731510" cy="6234430"/>
                    </a:xfrm>
                    <a:prstGeom prst="rect">
                      <a:avLst/>
                    </a:prstGeom>
                  </pic:spPr>
                </pic:pic>
              </a:graphicData>
            </a:graphic>
          </wp:inline>
        </w:drawing>
      </w:r>
    </w:p>
    <w:p w14:paraId="2AADDEF2" w14:textId="59815096" w:rsidR="00142524" w:rsidRDefault="00142524" w:rsidP="00142524">
      <w:r>
        <w:t>The above figure shows how templates are written.</w:t>
      </w:r>
      <w:r w:rsidR="00A14120">
        <w:t xml:space="preserve"> It starts with the </w:t>
      </w:r>
      <w:r w:rsidR="00A14120" w:rsidRPr="00A14120">
        <w:rPr>
          <w:b/>
          <w:bCs/>
        </w:rPr>
        <w:t>&lt;template&gt;</w:t>
      </w:r>
      <w:r w:rsidR="00A14120">
        <w:t xml:space="preserve"> tag. For data binding, the </w:t>
      </w:r>
      <w:r w:rsidR="00A14120" w:rsidRPr="00A14120">
        <w:rPr>
          <w:b/>
          <w:bCs/>
        </w:rPr>
        <w:t>v-model</w:t>
      </w:r>
      <w:r w:rsidR="00A14120">
        <w:rPr>
          <w:b/>
          <w:bCs/>
        </w:rPr>
        <w:t xml:space="preserve"> </w:t>
      </w:r>
      <w:r w:rsidR="00A14120">
        <w:t xml:space="preserve">directive provided by the venue is used. And to make buttons clickable </w:t>
      </w:r>
      <w:r w:rsidR="00A14120" w:rsidRPr="00A14120">
        <w:rPr>
          <w:b/>
          <w:bCs/>
        </w:rPr>
        <w:t>@click</w:t>
      </w:r>
      <w:r w:rsidR="00A14120">
        <w:t xml:space="preserve"> is used. For displaying the list </w:t>
      </w:r>
      <w:r w:rsidR="00A14120" w:rsidRPr="00A14120">
        <w:rPr>
          <w:b/>
          <w:bCs/>
        </w:rPr>
        <w:t>v-for</w:t>
      </w:r>
      <w:r w:rsidR="00A14120">
        <w:t xml:space="preserve"> which is default directive from </w:t>
      </w:r>
      <w:proofErr w:type="spellStart"/>
      <w:r w:rsidR="00A14120">
        <w:t>vue</w:t>
      </w:r>
      <w:proofErr w:type="spellEnd"/>
      <w:r w:rsidR="00A14120">
        <w:t xml:space="preserve"> is used.</w:t>
      </w:r>
    </w:p>
    <w:p w14:paraId="50FD7471" w14:textId="77948E70" w:rsidR="00721BEC" w:rsidRDefault="005872B6" w:rsidP="005872B6">
      <w:pPr>
        <w:jc w:val="center"/>
      </w:pPr>
      <w:r>
        <w:rPr>
          <w:noProof/>
        </w:rPr>
        <w:lastRenderedPageBreak/>
        <w:drawing>
          <wp:inline distT="0" distB="0" distL="0" distR="0" wp14:anchorId="64238673" wp14:editId="0F958ED1">
            <wp:extent cx="5731510" cy="680466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5">
                      <a:extLst>
                        <a:ext uri="{28A0092B-C50C-407E-A947-70E740481C1C}">
                          <a14:useLocalDpi xmlns:a14="http://schemas.microsoft.com/office/drawing/2010/main" val="0"/>
                        </a:ext>
                      </a:extLst>
                    </a:blip>
                    <a:stretch>
                      <a:fillRect/>
                    </a:stretch>
                  </pic:blipFill>
                  <pic:spPr>
                    <a:xfrm>
                      <a:off x="0" y="0"/>
                      <a:ext cx="5731510" cy="6804660"/>
                    </a:xfrm>
                    <a:prstGeom prst="rect">
                      <a:avLst/>
                    </a:prstGeom>
                  </pic:spPr>
                </pic:pic>
              </a:graphicData>
            </a:graphic>
          </wp:inline>
        </w:drawing>
      </w:r>
    </w:p>
    <w:p w14:paraId="2169031B" w14:textId="695E788F" w:rsidR="00721BEC" w:rsidRDefault="005872B6" w:rsidP="00142524">
      <w:r>
        <w:t xml:space="preserve">This is how components look likes in the </w:t>
      </w:r>
      <w:proofErr w:type="spellStart"/>
      <w:r>
        <w:t>vue</w:t>
      </w:r>
      <w:proofErr w:type="spellEnd"/>
      <w:r>
        <w:t>.</w:t>
      </w:r>
      <w:r w:rsidR="00DA5C07">
        <w:t xml:space="preserve"> Like </w:t>
      </w:r>
      <w:proofErr w:type="spellStart"/>
      <w:proofErr w:type="gramStart"/>
      <w:r w:rsidR="00DA5C07" w:rsidRPr="00207236">
        <w:rPr>
          <w:b/>
          <w:bCs/>
        </w:rPr>
        <w:t>ngOnIniti</w:t>
      </w:r>
      <w:proofErr w:type="spellEnd"/>
      <w:r w:rsidR="00207236" w:rsidRPr="00207236">
        <w:rPr>
          <w:b/>
          <w:bCs/>
        </w:rPr>
        <w:t>(</w:t>
      </w:r>
      <w:proofErr w:type="gramEnd"/>
      <w:r w:rsidR="00207236" w:rsidRPr="00207236">
        <w:rPr>
          <w:b/>
          <w:bCs/>
        </w:rPr>
        <w:t>)</w:t>
      </w:r>
      <w:r w:rsidR="00DA5C07">
        <w:t xml:space="preserve"> and </w:t>
      </w:r>
      <w:proofErr w:type="spellStart"/>
      <w:r w:rsidR="00207236" w:rsidRPr="00C61D65">
        <w:rPr>
          <w:b/>
          <w:bCs/>
        </w:rPr>
        <w:t>componentDidMount</w:t>
      </w:r>
      <w:proofErr w:type="spellEnd"/>
      <w:r w:rsidR="00207236" w:rsidRPr="00C61D65">
        <w:rPr>
          <w:b/>
          <w:bCs/>
        </w:rPr>
        <w:t>()</w:t>
      </w:r>
      <w:r w:rsidR="00207236">
        <w:rPr>
          <w:b/>
          <w:bCs/>
        </w:rPr>
        <w:t xml:space="preserve"> </w:t>
      </w:r>
      <w:r w:rsidR="00207236">
        <w:t xml:space="preserve">methods from angular and react respectively,vue.js have the </w:t>
      </w:r>
      <w:r w:rsidR="00207236" w:rsidRPr="00207236">
        <w:rPr>
          <w:b/>
          <w:bCs/>
        </w:rPr>
        <w:t>mounted()</w:t>
      </w:r>
      <w:r w:rsidR="00207236">
        <w:rPr>
          <w:b/>
          <w:bCs/>
        </w:rPr>
        <w:t xml:space="preserve"> </w:t>
      </w:r>
      <w:r w:rsidR="00207236">
        <w:t xml:space="preserve">method which gets invoked when the component is instantiated and when it is instantiated the </w:t>
      </w:r>
      <w:proofErr w:type="spellStart"/>
      <w:r w:rsidR="00207236" w:rsidRPr="00207236">
        <w:rPr>
          <w:b/>
          <w:bCs/>
        </w:rPr>
        <w:t>getAllMethod</w:t>
      </w:r>
      <w:proofErr w:type="spellEnd"/>
      <w:r w:rsidR="00207236" w:rsidRPr="00207236">
        <w:rPr>
          <w:b/>
          <w:bCs/>
        </w:rPr>
        <w:t>()</w:t>
      </w:r>
      <w:r w:rsidR="00207236">
        <w:t xml:space="preserve"> is called and all the data is fetched from the server. Similarly, </w:t>
      </w:r>
      <w:proofErr w:type="spellStart"/>
      <w:proofErr w:type="gramStart"/>
      <w:r w:rsidR="00207236" w:rsidRPr="00207236">
        <w:rPr>
          <w:b/>
          <w:bCs/>
        </w:rPr>
        <w:t>getSearchShows</w:t>
      </w:r>
      <w:proofErr w:type="spellEnd"/>
      <w:r w:rsidR="00207236" w:rsidRPr="00207236">
        <w:rPr>
          <w:b/>
          <w:bCs/>
        </w:rPr>
        <w:t>(</w:t>
      </w:r>
      <w:proofErr w:type="gramEnd"/>
      <w:r w:rsidR="00207236" w:rsidRPr="00207236">
        <w:rPr>
          <w:b/>
          <w:bCs/>
        </w:rPr>
        <w:t>)</w:t>
      </w:r>
      <w:r w:rsidR="00207236">
        <w:rPr>
          <w:b/>
          <w:bCs/>
        </w:rPr>
        <w:t xml:space="preserve"> </w:t>
      </w:r>
      <w:r w:rsidR="00207236">
        <w:t>is written to get data based on the search query. All the required methods are written inside the method object.</w:t>
      </w:r>
    </w:p>
    <w:p w14:paraId="684407DF" w14:textId="6BD568BA" w:rsidR="008E075B" w:rsidRPr="00A14120" w:rsidRDefault="001A4D30" w:rsidP="001A4D30">
      <w:pPr>
        <w:jc w:val="center"/>
      </w:pPr>
      <w:r>
        <w:rPr>
          <w:noProof/>
        </w:rPr>
        <w:lastRenderedPageBreak/>
        <w:drawing>
          <wp:inline distT="0" distB="0" distL="0" distR="0" wp14:anchorId="751F896C" wp14:editId="0FE50401">
            <wp:extent cx="3496163" cy="3600953"/>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6">
                      <a:extLst>
                        <a:ext uri="{28A0092B-C50C-407E-A947-70E740481C1C}">
                          <a14:useLocalDpi xmlns:a14="http://schemas.microsoft.com/office/drawing/2010/main" val="0"/>
                        </a:ext>
                      </a:extLst>
                    </a:blip>
                    <a:stretch>
                      <a:fillRect/>
                    </a:stretch>
                  </pic:blipFill>
                  <pic:spPr>
                    <a:xfrm>
                      <a:off x="0" y="0"/>
                      <a:ext cx="3496163" cy="3600953"/>
                    </a:xfrm>
                    <a:prstGeom prst="rect">
                      <a:avLst/>
                    </a:prstGeom>
                  </pic:spPr>
                </pic:pic>
              </a:graphicData>
            </a:graphic>
          </wp:inline>
        </w:drawing>
      </w:r>
    </w:p>
    <w:p w14:paraId="3F583DBE" w14:textId="641B1F22" w:rsidR="00141120" w:rsidRDefault="00141120" w:rsidP="00141120">
      <w:r>
        <w:t xml:space="preserve">Routing in </w:t>
      </w:r>
      <w:proofErr w:type="spellStart"/>
      <w:r w:rsidR="001A4D30">
        <w:t>vue</w:t>
      </w:r>
      <w:proofErr w:type="spellEnd"/>
      <w:r>
        <w:t xml:space="preserve"> is provided as shown in the </w:t>
      </w:r>
      <w:r w:rsidR="00602D16">
        <w:t>above</w:t>
      </w:r>
      <w:r>
        <w:t xml:space="preserve"> image. It takes the </w:t>
      </w:r>
      <w:proofErr w:type="spellStart"/>
      <w:r>
        <w:t>const</w:t>
      </w:r>
      <w:proofErr w:type="spellEnd"/>
      <w:r>
        <w:t xml:space="preserve"> routes as the array of an object where each object represents the separate route. This object has a path, name &amp; component fields.</w:t>
      </w:r>
    </w:p>
    <w:p w14:paraId="2748F280" w14:textId="533A39F7" w:rsidR="00E30302" w:rsidRDefault="00A8161E" w:rsidP="00A8161E">
      <w:pPr>
        <w:pStyle w:val="Heading3"/>
      </w:pPr>
      <w:r>
        <w:t>4.2.4 Ember.js Implementation</w:t>
      </w:r>
    </w:p>
    <w:p w14:paraId="7BCEA0A7" w14:textId="2AF3765E" w:rsidR="00A8161E" w:rsidRDefault="00B20B3C" w:rsidP="00A8161E">
      <w:r>
        <w:t xml:space="preserve">In ember.js component and template </w:t>
      </w:r>
      <w:proofErr w:type="gramStart"/>
      <w:r>
        <w:t>is</w:t>
      </w:r>
      <w:proofErr w:type="gramEnd"/>
      <w:r>
        <w:t xml:space="preserve"> written in the separate file. The component code is written in the home.js file.</w:t>
      </w:r>
      <w:r w:rsidR="00E1615B">
        <w:t xml:space="preserve"> </w:t>
      </w:r>
      <w:r w:rsidR="00242AA5">
        <w:t>The</w:t>
      </w:r>
      <w:r w:rsidR="00242AA5" w:rsidRPr="00242AA5">
        <w:rPr>
          <w:b/>
          <w:bCs/>
        </w:rPr>
        <w:t xml:space="preserve"> </w:t>
      </w:r>
      <w:proofErr w:type="spellStart"/>
      <w:proofErr w:type="gramStart"/>
      <w:r w:rsidR="00242AA5" w:rsidRPr="00242AA5">
        <w:rPr>
          <w:b/>
          <w:bCs/>
        </w:rPr>
        <w:t>getAllShows</w:t>
      </w:r>
      <w:proofErr w:type="spellEnd"/>
      <w:r w:rsidR="00242AA5" w:rsidRPr="00242AA5">
        <w:rPr>
          <w:b/>
          <w:bCs/>
        </w:rPr>
        <w:t>(</w:t>
      </w:r>
      <w:proofErr w:type="gramEnd"/>
      <w:r w:rsidR="00242AA5" w:rsidRPr="00242AA5">
        <w:rPr>
          <w:b/>
          <w:bCs/>
        </w:rPr>
        <w:t>)</w:t>
      </w:r>
      <w:r w:rsidR="00242AA5">
        <w:rPr>
          <w:b/>
          <w:bCs/>
        </w:rPr>
        <w:t xml:space="preserve"> </w:t>
      </w:r>
      <w:r w:rsidR="00242AA5">
        <w:t>method is called in the constructor of a class. The basic functionality of the constructor is to initialize the properties</w:t>
      </w:r>
      <w:r w:rsidR="00A03AAB">
        <w:t xml:space="preserve"> of its class.</w:t>
      </w:r>
      <w:r w:rsidR="00A86B83">
        <w:t xml:space="preserve"> In the same way, get </w:t>
      </w:r>
      <w:proofErr w:type="spellStart"/>
      <w:proofErr w:type="gramStart"/>
      <w:r w:rsidR="00A86B83" w:rsidRPr="00A86B83">
        <w:rPr>
          <w:b/>
          <w:bCs/>
        </w:rPr>
        <w:t>getSearchShows</w:t>
      </w:r>
      <w:proofErr w:type="spellEnd"/>
      <w:r w:rsidR="00A86B83" w:rsidRPr="00A86B83">
        <w:rPr>
          <w:b/>
          <w:bCs/>
        </w:rPr>
        <w:t>(</w:t>
      </w:r>
      <w:proofErr w:type="gramEnd"/>
      <w:r w:rsidR="00A86B83" w:rsidRPr="00A86B83">
        <w:rPr>
          <w:b/>
          <w:bCs/>
        </w:rPr>
        <w:t>)</w:t>
      </w:r>
      <w:r w:rsidR="00A86B83">
        <w:rPr>
          <w:b/>
          <w:bCs/>
        </w:rPr>
        <w:t xml:space="preserve"> </w:t>
      </w:r>
      <w:r w:rsidR="00A86B83">
        <w:t>is written which will be called once the user clicks on the search button</w:t>
      </w:r>
      <w:r w:rsidR="00E95080">
        <w:t>, and template will be updated.</w:t>
      </w:r>
    </w:p>
    <w:p w14:paraId="5910BEB3" w14:textId="5E02D01B" w:rsidR="00870E0C" w:rsidRDefault="00340786" w:rsidP="00340786">
      <w:pPr>
        <w:jc w:val="center"/>
      </w:pPr>
      <w:r>
        <w:rPr>
          <w:noProof/>
        </w:rPr>
        <w:lastRenderedPageBreak/>
        <w:drawing>
          <wp:inline distT="0" distB="0" distL="0" distR="0" wp14:anchorId="25E89C64" wp14:editId="3B76F787">
            <wp:extent cx="5731510" cy="6781165"/>
            <wp:effectExtent l="0" t="0" r="254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7">
                      <a:extLst>
                        <a:ext uri="{28A0092B-C50C-407E-A947-70E740481C1C}">
                          <a14:useLocalDpi xmlns:a14="http://schemas.microsoft.com/office/drawing/2010/main" val="0"/>
                        </a:ext>
                      </a:extLst>
                    </a:blip>
                    <a:stretch>
                      <a:fillRect/>
                    </a:stretch>
                  </pic:blipFill>
                  <pic:spPr>
                    <a:xfrm>
                      <a:off x="0" y="0"/>
                      <a:ext cx="5731510" cy="6781165"/>
                    </a:xfrm>
                    <a:prstGeom prst="rect">
                      <a:avLst/>
                    </a:prstGeom>
                  </pic:spPr>
                </pic:pic>
              </a:graphicData>
            </a:graphic>
          </wp:inline>
        </w:drawing>
      </w:r>
    </w:p>
    <w:p w14:paraId="2CF68263" w14:textId="06A5180B" w:rsidR="00340786" w:rsidRDefault="00340786" w:rsidP="00340786"/>
    <w:p w14:paraId="06981EAA" w14:textId="66F6D694" w:rsidR="00D83FE9" w:rsidRDefault="00D83FE9" w:rsidP="00340786">
      <w:pPr>
        <w:rPr>
          <w:b/>
          <w:bCs/>
        </w:rPr>
      </w:pPr>
      <w:r>
        <w:t xml:space="preserve">The extension of </w:t>
      </w:r>
      <w:r w:rsidR="004A5F8E">
        <w:t xml:space="preserve">the </w:t>
      </w:r>
      <w:r>
        <w:t xml:space="preserve">template </w:t>
      </w:r>
      <w:proofErr w:type="gramStart"/>
      <w:r>
        <w:t xml:space="preserve">is </w:t>
      </w:r>
      <w:r w:rsidRPr="00D83FE9">
        <w:rPr>
          <w:b/>
          <w:bCs/>
        </w:rPr>
        <w:t>.</w:t>
      </w:r>
      <w:proofErr w:type="spellStart"/>
      <w:r w:rsidRPr="00D83FE9">
        <w:rPr>
          <w:b/>
          <w:bCs/>
        </w:rPr>
        <w:t>hbs</w:t>
      </w:r>
      <w:proofErr w:type="spellEnd"/>
      <w:proofErr w:type="gramEnd"/>
      <w:r>
        <w:rPr>
          <w:b/>
          <w:bCs/>
        </w:rPr>
        <w:t xml:space="preserve">. </w:t>
      </w:r>
      <w:r>
        <w:t xml:space="preserve">In our case </w:t>
      </w:r>
      <w:proofErr w:type="spellStart"/>
      <w:r w:rsidRPr="00D83FE9">
        <w:rPr>
          <w:b/>
          <w:bCs/>
        </w:rPr>
        <w:t>home.hbs</w:t>
      </w:r>
      <w:proofErr w:type="spellEnd"/>
      <w:r>
        <w:rPr>
          <w:b/>
          <w:bCs/>
        </w:rPr>
        <w:t>.</w:t>
      </w:r>
    </w:p>
    <w:p w14:paraId="2692CBC0" w14:textId="55B4C962" w:rsidR="00984B85" w:rsidRPr="00D83FE9" w:rsidRDefault="0064162C" w:rsidP="000A2AF6">
      <w:pPr>
        <w:jc w:val="center"/>
      </w:pPr>
      <w:r>
        <w:rPr>
          <w:noProof/>
        </w:rPr>
        <w:lastRenderedPageBreak/>
        <w:t>.</w:t>
      </w:r>
      <w:r w:rsidR="000A2AF6">
        <w:rPr>
          <w:noProof/>
        </w:rPr>
        <w:drawing>
          <wp:inline distT="0" distB="0" distL="0" distR="0" wp14:anchorId="2596FFE5" wp14:editId="7E088C3E">
            <wp:extent cx="5731510" cy="614807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8">
                      <a:extLst>
                        <a:ext uri="{28A0092B-C50C-407E-A947-70E740481C1C}">
                          <a14:useLocalDpi xmlns:a14="http://schemas.microsoft.com/office/drawing/2010/main" val="0"/>
                        </a:ext>
                      </a:extLst>
                    </a:blip>
                    <a:stretch>
                      <a:fillRect/>
                    </a:stretch>
                  </pic:blipFill>
                  <pic:spPr>
                    <a:xfrm>
                      <a:off x="0" y="0"/>
                      <a:ext cx="5731510" cy="6148070"/>
                    </a:xfrm>
                    <a:prstGeom prst="rect">
                      <a:avLst/>
                    </a:prstGeom>
                  </pic:spPr>
                </pic:pic>
              </a:graphicData>
            </a:graphic>
          </wp:inline>
        </w:drawing>
      </w:r>
    </w:p>
    <w:p w14:paraId="57CECB9F" w14:textId="3266FA5E" w:rsidR="00340786" w:rsidRDefault="00847AE0" w:rsidP="000A2AF6">
      <w:r>
        <w:t xml:space="preserve">For looping through the list ember’s </w:t>
      </w:r>
      <w:r w:rsidRPr="00847AE0">
        <w:rPr>
          <w:b/>
          <w:bCs/>
        </w:rPr>
        <w:t>each</w:t>
      </w:r>
      <w:r>
        <w:rPr>
          <w:b/>
          <w:bCs/>
        </w:rPr>
        <w:t xml:space="preserve"> </w:t>
      </w:r>
      <w:r w:rsidRPr="00847AE0">
        <w:t>helper is used</w:t>
      </w:r>
      <w:r>
        <w:t>.</w:t>
      </w:r>
      <w:r w:rsidR="00707ED1">
        <w:t xml:space="preserve"> </w:t>
      </w:r>
      <w:r w:rsidR="00707ED1" w:rsidRPr="00707ED1">
        <w:rPr>
          <w:b/>
          <w:bCs/>
        </w:rPr>
        <w:t>{{#each shows as |show|}}</w:t>
      </w:r>
      <w:r w:rsidR="00707ED1">
        <w:rPr>
          <w:b/>
          <w:bCs/>
        </w:rPr>
        <w:t xml:space="preserve"> </w:t>
      </w:r>
      <w:r w:rsidR="006F2B81">
        <w:rPr>
          <w:b/>
          <w:bCs/>
        </w:rPr>
        <w:t>..</w:t>
      </w:r>
      <w:r w:rsidR="00E1530E">
        <w:rPr>
          <w:b/>
          <w:bCs/>
        </w:rPr>
        <w:t>.</w:t>
      </w:r>
      <w:r w:rsidR="00707ED1">
        <w:rPr>
          <w:b/>
          <w:bCs/>
        </w:rPr>
        <w:t xml:space="preserve"> {{/each}}</w:t>
      </w:r>
      <w:r w:rsidR="00E804D7">
        <w:rPr>
          <w:b/>
          <w:bCs/>
        </w:rPr>
        <w:t>.</w:t>
      </w:r>
      <w:r w:rsidR="005661C7">
        <w:rPr>
          <w:b/>
          <w:bCs/>
        </w:rPr>
        <w:t xml:space="preserve"> </w:t>
      </w:r>
      <w:r w:rsidR="005661C7">
        <w:t>Whatever HTML is written inside this each tag will be repeated the number of time shows is there. For the input binding</w:t>
      </w:r>
      <w:r w:rsidR="00487964">
        <w:t xml:space="preserve">, the custom </w:t>
      </w:r>
      <w:r w:rsidR="00487964" w:rsidRPr="00487964">
        <w:rPr>
          <w:b/>
          <w:bCs/>
        </w:rPr>
        <w:t>{{</w:t>
      </w:r>
      <w:proofErr w:type="gramStart"/>
      <w:r w:rsidR="00487964" w:rsidRPr="00487964">
        <w:rPr>
          <w:b/>
          <w:bCs/>
        </w:rPr>
        <w:t>input }</w:t>
      </w:r>
      <w:proofErr w:type="gramEnd"/>
      <w:r w:rsidR="00487964" w:rsidRPr="00487964">
        <w:rPr>
          <w:b/>
          <w:bCs/>
        </w:rPr>
        <w:t>}</w:t>
      </w:r>
      <w:r w:rsidR="00487964">
        <w:t xml:space="preserve"> elem</w:t>
      </w:r>
      <w:r w:rsidR="00487964">
        <w:t>e</w:t>
      </w:r>
      <w:r w:rsidR="00487964">
        <w:t>nt is used</w:t>
      </w:r>
      <w:r w:rsidR="00487964">
        <w:t>.</w:t>
      </w:r>
      <w:r w:rsidR="00EE2BED">
        <w:t xml:space="preserve"> And </w:t>
      </w:r>
      <w:r w:rsidR="00EE2BED" w:rsidRPr="00EE2BED">
        <w:rPr>
          <w:b/>
          <w:bCs/>
        </w:rPr>
        <w:t>value</w:t>
      </w:r>
      <w:r w:rsidR="00EE2BED">
        <w:rPr>
          <w:b/>
          <w:bCs/>
        </w:rPr>
        <w:t xml:space="preserve"> </w:t>
      </w:r>
      <w:r w:rsidR="00EE2BED">
        <w:t>is used for binding the input value.</w:t>
      </w:r>
      <w:r w:rsidR="0064162C">
        <w:t xml:space="preserve"> For an action to execute on button click </w:t>
      </w:r>
      <w:r w:rsidR="0064162C" w:rsidRPr="0064162C">
        <w:rPr>
          <w:b/>
          <w:bCs/>
        </w:rPr>
        <w:t>{{action ‘</w:t>
      </w:r>
      <w:proofErr w:type="spellStart"/>
      <w:r w:rsidR="0064162C" w:rsidRPr="0064162C">
        <w:rPr>
          <w:b/>
          <w:bCs/>
        </w:rPr>
        <w:t>search</w:t>
      </w:r>
      <w:r w:rsidR="0064162C">
        <w:rPr>
          <w:b/>
          <w:bCs/>
        </w:rPr>
        <w:t>S</w:t>
      </w:r>
      <w:r w:rsidR="0064162C" w:rsidRPr="0064162C">
        <w:rPr>
          <w:b/>
          <w:bCs/>
        </w:rPr>
        <w:t>how</w:t>
      </w:r>
      <w:proofErr w:type="spellEnd"/>
      <w:r w:rsidR="0064162C" w:rsidRPr="0064162C">
        <w:rPr>
          <w:b/>
          <w:bCs/>
        </w:rPr>
        <w:t>’}}</w:t>
      </w:r>
      <w:r w:rsidR="0064162C">
        <w:rPr>
          <w:b/>
          <w:bCs/>
        </w:rPr>
        <w:t xml:space="preserve"> </w:t>
      </w:r>
      <w:r w:rsidR="0064162C">
        <w:t>is used. On clicking, this search show function will be called and selected data will be retri</w:t>
      </w:r>
      <w:r w:rsidR="003C7D25">
        <w:t>e</w:t>
      </w:r>
      <w:r w:rsidR="0064162C">
        <w:t>ved from the Database.</w:t>
      </w:r>
    </w:p>
    <w:p w14:paraId="339FC2E3" w14:textId="2A071FE0" w:rsidR="00F744F9" w:rsidRDefault="00F744F9" w:rsidP="000A2AF6"/>
    <w:p w14:paraId="6E5EA7B1" w14:textId="77777777" w:rsidR="00F744F9" w:rsidRDefault="00F744F9">
      <w:pPr>
        <w:spacing w:after="160" w:line="259" w:lineRule="auto"/>
        <w:jc w:val="left"/>
      </w:pPr>
      <w:r>
        <w:br w:type="page"/>
      </w:r>
    </w:p>
    <w:p w14:paraId="627E8026" w14:textId="2BFFC094" w:rsidR="00E221CF" w:rsidRDefault="00F744F9" w:rsidP="00EE21D0">
      <w:pPr>
        <w:pStyle w:val="Heading1"/>
      </w:pPr>
      <w:r>
        <w:lastRenderedPageBreak/>
        <w:t>CHAPTER 5: Findings &amp; Discu</w:t>
      </w:r>
      <w:r w:rsidR="00DC19C1">
        <w:t>S</w:t>
      </w:r>
      <w:r>
        <w:t>sions</w:t>
      </w:r>
    </w:p>
    <w:p w14:paraId="0D8BC5BC" w14:textId="2884E11F" w:rsidR="00C00687" w:rsidRDefault="00653F1B" w:rsidP="00C00687">
      <w:r>
        <w:t>This chapter will discuss the result of all the metrics using all for frameworks.</w:t>
      </w:r>
    </w:p>
    <w:p w14:paraId="0CBD18D0" w14:textId="7B486BED" w:rsidR="00850721" w:rsidRDefault="00D147AF" w:rsidP="00D147AF">
      <w:pPr>
        <w:pStyle w:val="Heading2"/>
      </w:pPr>
      <w:r>
        <w:t>5.1 LOC:</w:t>
      </w:r>
    </w:p>
    <w:p w14:paraId="2B4BF5E5" w14:textId="61659DE6" w:rsidR="00B235B8" w:rsidRDefault="00B235B8" w:rsidP="00347381">
      <w:r>
        <w:t xml:space="preserve">To measure the lines of code we have to run two commands with the directory as its parameter. for example, if all the code is in the </w:t>
      </w:r>
      <w:proofErr w:type="spellStart"/>
      <w:r>
        <w:t>src</w:t>
      </w:r>
      <w:proofErr w:type="spellEnd"/>
      <w:r>
        <w:t xml:space="preserve"> folder, then the command will be executed in the following way</w:t>
      </w:r>
      <w:r w:rsidR="002E5C45">
        <w:t>. We will take reading</w:t>
      </w:r>
      <w:r w:rsidR="00A36407">
        <w:t>s</w:t>
      </w:r>
      <w:r w:rsidR="002E5C45">
        <w:t xml:space="preserve"> by using two tools </w:t>
      </w:r>
      <w:r w:rsidR="002E5C45">
        <w:t xml:space="preserve">for greater accuracy </w:t>
      </w:r>
      <w:r w:rsidR="002E5C45">
        <w:t>and their average will be taken out</w:t>
      </w:r>
      <w:r>
        <w:t xml:space="preserve"> </w:t>
      </w:r>
    </w:p>
    <w:p w14:paraId="59507664" w14:textId="1D6CC0D4" w:rsidR="00B235B8" w:rsidRDefault="000E40A0" w:rsidP="000E40A0">
      <w:pPr>
        <w:jc w:val="center"/>
      </w:pPr>
      <w:r>
        <w:rPr>
          <w:noProof/>
        </w:rPr>
        <w:drawing>
          <wp:inline distT="0" distB="0" distL="0" distR="0" wp14:anchorId="13097514" wp14:editId="11E36D9C">
            <wp:extent cx="5731510" cy="26670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9">
                      <a:extLst>
                        <a:ext uri="{28A0092B-C50C-407E-A947-70E740481C1C}">
                          <a14:useLocalDpi xmlns:a14="http://schemas.microsoft.com/office/drawing/2010/main" val="0"/>
                        </a:ext>
                      </a:extLst>
                    </a:blip>
                    <a:stretch>
                      <a:fillRect/>
                    </a:stretch>
                  </pic:blipFill>
                  <pic:spPr>
                    <a:xfrm>
                      <a:off x="0" y="0"/>
                      <a:ext cx="5731510" cy="266700"/>
                    </a:xfrm>
                    <a:prstGeom prst="rect">
                      <a:avLst/>
                    </a:prstGeom>
                  </pic:spPr>
                </pic:pic>
              </a:graphicData>
            </a:graphic>
          </wp:inline>
        </w:drawing>
      </w:r>
    </w:p>
    <w:p w14:paraId="65E86E28" w14:textId="7A970842" w:rsidR="00EB0347" w:rsidRDefault="00EB0347" w:rsidP="00C05665"/>
    <w:p w14:paraId="04A2CED7" w14:textId="365DC22F" w:rsidR="00F06651" w:rsidRDefault="00224E2E" w:rsidP="00C05665">
      <w:r>
        <w:t>The b</w:t>
      </w:r>
      <w:r w:rsidR="00EB0347">
        <w:t>elow image shows all the readings taken by these two tools for all the 4 frameworks.</w:t>
      </w:r>
    </w:p>
    <w:p w14:paraId="0F24D360" w14:textId="370B2967" w:rsidR="00EB0347" w:rsidRDefault="00F06651" w:rsidP="00F06651">
      <w:pPr>
        <w:jc w:val="center"/>
      </w:pPr>
      <w:r>
        <w:rPr>
          <w:noProof/>
        </w:rPr>
        <w:drawing>
          <wp:inline distT="0" distB="0" distL="0" distR="0" wp14:anchorId="26354F72" wp14:editId="7BB61EA5">
            <wp:extent cx="5731510" cy="5731510"/>
            <wp:effectExtent l="0" t="0" r="254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4030CE" w14:textId="339D2741" w:rsidR="00EE73E4" w:rsidRDefault="00EE73E4" w:rsidP="00EE73E4"/>
    <w:p w14:paraId="2EF7A8FA" w14:textId="485B6574" w:rsidR="00EE73E4" w:rsidRDefault="0036366D" w:rsidP="0036366D">
      <w:pPr>
        <w:jc w:val="center"/>
      </w:pPr>
      <w:r>
        <w:rPr>
          <w:noProof/>
        </w:rPr>
        <w:lastRenderedPageBreak/>
        <w:drawing>
          <wp:inline distT="0" distB="0" distL="0" distR="0" wp14:anchorId="1F00342A" wp14:editId="0CD45206">
            <wp:extent cx="4762500" cy="47625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1">
                      <a:extLst>
                        <a:ext uri="{28A0092B-C50C-407E-A947-70E740481C1C}">
                          <a14:useLocalDpi xmlns:a14="http://schemas.microsoft.com/office/drawing/2010/main" val="0"/>
                        </a:ext>
                      </a:extLst>
                    </a:blip>
                    <a:stretch>
                      <a:fillRect/>
                    </a:stretch>
                  </pic:blipFill>
                  <pic:spPr>
                    <a:xfrm>
                      <a:off x="0" y="0"/>
                      <a:ext cx="4762500" cy="4762500"/>
                    </a:xfrm>
                    <a:prstGeom prst="rect">
                      <a:avLst/>
                    </a:prstGeom>
                  </pic:spPr>
                </pic:pic>
              </a:graphicData>
            </a:graphic>
          </wp:inline>
        </w:drawing>
      </w:r>
    </w:p>
    <w:p w14:paraId="754FF299" w14:textId="66834F72" w:rsidR="0036366D" w:rsidRDefault="0036366D" w:rsidP="0036366D"/>
    <w:p w14:paraId="568BB38F" w14:textId="0A2D0F1C" w:rsidR="00E74DD3" w:rsidRDefault="00E74DD3" w:rsidP="0036366D">
      <w:r>
        <w:t xml:space="preserve">From the image </w:t>
      </w:r>
      <w:proofErr w:type="spellStart"/>
      <w:r>
        <w:t>xyx</w:t>
      </w:r>
      <w:proofErr w:type="spellEnd"/>
      <w:r>
        <w:t xml:space="preserve"> and graph XYZ, a visual comparison of lines of codes can be seen.</w:t>
      </w:r>
    </w:p>
    <w:p w14:paraId="33F47683" w14:textId="68BF3C55" w:rsidR="00E74DD3" w:rsidRDefault="00E74DD3" w:rsidP="0036366D">
      <w:r>
        <w:t xml:space="preserve">Angular 8 takes the highest number of lines to create the web application. And on the other side ember.js has </w:t>
      </w:r>
      <w:r w:rsidR="00333EC8">
        <w:t xml:space="preserve">the </w:t>
      </w:r>
      <w:r>
        <w:t>least amount code in both its physical code &amp; logical code.</w:t>
      </w:r>
      <w:r w:rsidR="00333EC8">
        <w:t xml:space="preserve"> After angular react takes the 2</w:t>
      </w:r>
      <w:r w:rsidR="00333EC8" w:rsidRPr="00333EC8">
        <w:rPr>
          <w:vertAlign w:val="superscript"/>
        </w:rPr>
        <w:t>nd</w:t>
      </w:r>
      <w:r w:rsidR="00333EC8">
        <w:t xml:space="preserve"> place for highest LOC’s in both SLOC &amp; LLOC.</w:t>
      </w:r>
    </w:p>
    <w:p w14:paraId="0B7A7049" w14:textId="7F4D9E0A" w:rsidR="00333EC8" w:rsidRDefault="00333EC8" w:rsidP="0036366D"/>
    <w:p w14:paraId="5FB4F485" w14:textId="251BBDC3" w:rsidR="00333EC8" w:rsidRDefault="00333EC8" w:rsidP="00D863D9">
      <w:pPr>
        <w:pStyle w:val="Heading2"/>
      </w:pPr>
      <w:r>
        <w:t xml:space="preserve">5.2 First </w:t>
      </w:r>
      <w:proofErr w:type="spellStart"/>
      <w:r>
        <w:t>Contentful</w:t>
      </w:r>
      <w:proofErr w:type="spellEnd"/>
      <w:r>
        <w:t xml:space="preserve"> Paint</w:t>
      </w:r>
    </w:p>
    <w:p w14:paraId="344BB948" w14:textId="296AAD34" w:rsidR="006E4EFC" w:rsidRDefault="006E4EFC" w:rsidP="006E4EFC">
      <w:r>
        <w:t>F</w:t>
      </w:r>
      <w:r w:rsidR="00904129">
        <w:t>CP</w:t>
      </w:r>
      <w:r>
        <w:t xml:space="preserve"> shown in image </w:t>
      </w:r>
      <w:proofErr w:type="spellStart"/>
      <w:r w:rsidR="00904129">
        <w:t>X</w:t>
      </w:r>
      <w:r>
        <w:t>yz</w:t>
      </w:r>
      <w:proofErr w:type="spellEnd"/>
      <w:r>
        <w:t xml:space="preserve"> is in </w:t>
      </w:r>
      <w:r w:rsidR="00904129">
        <w:t xml:space="preserve">the </w:t>
      </w:r>
      <w:r>
        <w:t>following order:</w:t>
      </w:r>
    </w:p>
    <w:p w14:paraId="5EE2698A" w14:textId="3C294F5F" w:rsidR="00850F67" w:rsidRDefault="00850F67" w:rsidP="00850F67">
      <w:pPr>
        <w:pStyle w:val="ListParagraph"/>
        <w:numPr>
          <w:ilvl w:val="0"/>
          <w:numId w:val="14"/>
        </w:numPr>
      </w:pPr>
      <w:r>
        <w:t>Angular</w:t>
      </w:r>
    </w:p>
    <w:p w14:paraId="17D6CCE0" w14:textId="6FF7194B" w:rsidR="00850F67" w:rsidRDefault="00850F67" w:rsidP="00850F67">
      <w:pPr>
        <w:pStyle w:val="ListParagraph"/>
        <w:numPr>
          <w:ilvl w:val="0"/>
          <w:numId w:val="14"/>
        </w:numPr>
      </w:pPr>
      <w:r>
        <w:t>Ember</w:t>
      </w:r>
    </w:p>
    <w:p w14:paraId="759242AC" w14:textId="3E0670A1" w:rsidR="00850F67" w:rsidRDefault="00850F67" w:rsidP="00850F67">
      <w:pPr>
        <w:pStyle w:val="ListParagraph"/>
        <w:numPr>
          <w:ilvl w:val="0"/>
          <w:numId w:val="14"/>
        </w:numPr>
      </w:pPr>
      <w:r>
        <w:t>React</w:t>
      </w:r>
    </w:p>
    <w:p w14:paraId="181BABD4" w14:textId="00FB7360" w:rsidR="00850F67" w:rsidRDefault="00850F67" w:rsidP="00850F67">
      <w:pPr>
        <w:pStyle w:val="ListParagraph"/>
        <w:numPr>
          <w:ilvl w:val="0"/>
          <w:numId w:val="14"/>
        </w:numPr>
      </w:pPr>
      <w:r>
        <w:t>Vue</w:t>
      </w:r>
    </w:p>
    <w:p w14:paraId="36E5E106" w14:textId="44E5B92A" w:rsidR="00333EC8" w:rsidRDefault="00D863D9" w:rsidP="00D863D9">
      <w:pPr>
        <w:jc w:val="center"/>
      </w:pPr>
      <w:r>
        <w:rPr>
          <w:noProof/>
        </w:rPr>
        <w:lastRenderedPageBreak/>
        <w:drawing>
          <wp:inline distT="0" distB="0" distL="0" distR="0" wp14:anchorId="3BFD5D9E" wp14:editId="19F27261">
            <wp:extent cx="3665551" cy="3665551"/>
            <wp:effectExtent l="19050" t="19050" r="11430" b="114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79906" cy="3679906"/>
                    </a:xfrm>
                    <a:prstGeom prst="rect">
                      <a:avLst/>
                    </a:prstGeom>
                    <a:ln>
                      <a:solidFill>
                        <a:schemeClr val="tx1"/>
                      </a:solidFill>
                    </a:ln>
                  </pic:spPr>
                </pic:pic>
              </a:graphicData>
            </a:graphic>
          </wp:inline>
        </w:drawing>
      </w:r>
    </w:p>
    <w:p w14:paraId="6ADEC58D" w14:textId="458E39CB" w:rsidR="00333EC8" w:rsidRDefault="00AD1E06" w:rsidP="00AD1E06">
      <w:pPr>
        <w:jc w:val="center"/>
      </w:pPr>
      <w:r>
        <w:rPr>
          <w:noProof/>
        </w:rPr>
        <w:drawing>
          <wp:inline distT="0" distB="0" distL="0" distR="0" wp14:anchorId="5C124F59" wp14:editId="6AF14919">
            <wp:extent cx="5731510" cy="4093845"/>
            <wp:effectExtent l="0" t="0" r="2540" b="1905"/>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pic:cNvPicPr/>
                  </pic:nvPicPr>
                  <pic:blipFill>
                    <a:blip r:embed="rId43">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7C4C085E" w14:textId="26AB2925" w:rsidR="00AD1E06" w:rsidRDefault="00AD1E06" w:rsidP="00AD1E06">
      <w:r>
        <w:t>The chart shown above represents the FCP.</w:t>
      </w:r>
    </w:p>
    <w:p w14:paraId="0F562BCA" w14:textId="6A241846" w:rsidR="008257B3" w:rsidRDefault="008257B3" w:rsidP="00AD1E06">
      <w:r>
        <w:t xml:space="preserve">For showing the first content on the webpage react takes the least amount of time which 0.2s. Angular 5.2s being the highest takes significantly much more time than the react. Vue </w:t>
      </w:r>
      <w:proofErr w:type="spellStart"/>
      <w:r>
        <w:t>js</w:t>
      </w:r>
      <w:proofErr w:type="spellEnd"/>
      <w:r>
        <w:t xml:space="preserve"> also take 4.2s which is the second-highest and ember </w:t>
      </w:r>
      <w:proofErr w:type="spellStart"/>
      <w:r>
        <w:t>js</w:t>
      </w:r>
      <w:proofErr w:type="spellEnd"/>
      <w:r>
        <w:t xml:space="preserve"> shows the efficient timing of 0.7s.</w:t>
      </w:r>
    </w:p>
    <w:p w14:paraId="05C43689" w14:textId="2C2573CA" w:rsidR="00821168" w:rsidRDefault="00821168" w:rsidP="00821168">
      <w:pPr>
        <w:pStyle w:val="Heading2"/>
      </w:pPr>
      <w:r>
        <w:lastRenderedPageBreak/>
        <w:t>5.3 Speed Index:</w:t>
      </w:r>
    </w:p>
    <w:p w14:paraId="7A8B82B0" w14:textId="76D22AA7" w:rsidR="00CC7FB0" w:rsidRDefault="00CC7FB0" w:rsidP="00CC7FB0">
      <w:r>
        <w:t>SI</w:t>
      </w:r>
      <w:r>
        <w:t xml:space="preserve"> shown in image </w:t>
      </w:r>
      <w:proofErr w:type="spellStart"/>
      <w:r>
        <w:t>Xyz</w:t>
      </w:r>
      <w:proofErr w:type="spellEnd"/>
      <w:r>
        <w:t xml:space="preserve"> is in the following order:</w:t>
      </w:r>
    </w:p>
    <w:p w14:paraId="5521A12F" w14:textId="77777777" w:rsidR="00CC7FB0" w:rsidRDefault="00CC7FB0" w:rsidP="00CC7FB0">
      <w:pPr>
        <w:pStyle w:val="ListParagraph"/>
        <w:numPr>
          <w:ilvl w:val="0"/>
          <w:numId w:val="15"/>
        </w:numPr>
      </w:pPr>
      <w:r>
        <w:t>Angular</w:t>
      </w:r>
    </w:p>
    <w:p w14:paraId="06315CAC" w14:textId="77777777" w:rsidR="00CC7FB0" w:rsidRDefault="00CC7FB0" w:rsidP="00CC7FB0">
      <w:pPr>
        <w:pStyle w:val="ListParagraph"/>
        <w:numPr>
          <w:ilvl w:val="0"/>
          <w:numId w:val="15"/>
        </w:numPr>
      </w:pPr>
      <w:r>
        <w:t>Ember</w:t>
      </w:r>
    </w:p>
    <w:p w14:paraId="2EBCE8BC" w14:textId="77777777" w:rsidR="00CC7FB0" w:rsidRDefault="00CC7FB0" w:rsidP="00CC7FB0">
      <w:pPr>
        <w:pStyle w:val="ListParagraph"/>
        <w:numPr>
          <w:ilvl w:val="0"/>
          <w:numId w:val="15"/>
        </w:numPr>
      </w:pPr>
      <w:r>
        <w:t>React</w:t>
      </w:r>
    </w:p>
    <w:p w14:paraId="20393B42" w14:textId="77777777" w:rsidR="00CC7FB0" w:rsidRDefault="00CC7FB0" w:rsidP="00CC7FB0">
      <w:pPr>
        <w:pStyle w:val="ListParagraph"/>
        <w:numPr>
          <w:ilvl w:val="0"/>
          <w:numId w:val="15"/>
        </w:numPr>
      </w:pPr>
      <w:r>
        <w:t>Vue</w:t>
      </w:r>
    </w:p>
    <w:p w14:paraId="33D7D823" w14:textId="77777777" w:rsidR="00CC7FB0" w:rsidRPr="00CC7FB0" w:rsidRDefault="00CC7FB0" w:rsidP="00CC7FB0"/>
    <w:p w14:paraId="3688CD63" w14:textId="77BB5262" w:rsidR="004B31A3" w:rsidRDefault="00CC7FB0" w:rsidP="00CC7FB0">
      <w:pPr>
        <w:jc w:val="center"/>
      </w:pPr>
      <w:r>
        <w:rPr>
          <w:noProof/>
        </w:rPr>
        <w:drawing>
          <wp:inline distT="0" distB="0" distL="0" distR="0" wp14:anchorId="759DD810" wp14:editId="04C2C33C">
            <wp:extent cx="5731510" cy="4093845"/>
            <wp:effectExtent l="0" t="0" r="2540" b="190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pic:cNvPicPr/>
                  </pic:nvPicPr>
                  <pic:blipFill>
                    <a:blip r:embed="rId44">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68547468" w14:textId="18249DCB" w:rsidR="00CC7FB0" w:rsidRDefault="007039B7" w:rsidP="00E70DD3">
      <w:r>
        <w:t>Lower the speed index is better is the performance of the application.</w:t>
      </w:r>
      <w:r w:rsidR="00D834EC">
        <w:t xml:space="preserve"> The </w:t>
      </w:r>
      <w:r w:rsidR="00D834EC">
        <w:t xml:space="preserve">application </w:t>
      </w:r>
      <w:r w:rsidR="00D834EC">
        <w:t xml:space="preserve">built using the react </w:t>
      </w:r>
      <w:proofErr w:type="spellStart"/>
      <w:r w:rsidR="00D834EC">
        <w:t>js</w:t>
      </w:r>
      <w:proofErr w:type="spellEnd"/>
      <w:r w:rsidR="00D834EC">
        <w:t xml:space="preserve"> shows the best speed index of 0.2s where </w:t>
      </w:r>
      <w:r w:rsidR="00D834EC">
        <w:t>application</w:t>
      </w:r>
      <w:r w:rsidR="00D834EC">
        <w:t>s</w:t>
      </w:r>
      <w:r w:rsidR="00D834EC">
        <w:t xml:space="preserve"> </w:t>
      </w:r>
      <w:r w:rsidR="00D834EC">
        <w:t>built using angular has the worst speed index of 5.2s.</w:t>
      </w:r>
      <w:r w:rsidR="00D06E26">
        <w:t xml:space="preserve"> Ember.js and react.js show the speed index of 0.7 and 0.2 respectively.</w:t>
      </w:r>
    </w:p>
    <w:p w14:paraId="4FC62AFE" w14:textId="0E707A7C" w:rsidR="00DD4B65" w:rsidRDefault="00DD4B65" w:rsidP="00DD4B65">
      <w:pPr>
        <w:pStyle w:val="Heading2"/>
      </w:pPr>
      <w:r>
        <w:lastRenderedPageBreak/>
        <w:t xml:space="preserve">5.4 Time </w:t>
      </w:r>
      <w:proofErr w:type="gramStart"/>
      <w:r>
        <w:t>To</w:t>
      </w:r>
      <w:proofErr w:type="gramEnd"/>
      <w:r>
        <w:t xml:space="preserve"> Interactive</w:t>
      </w:r>
    </w:p>
    <w:p w14:paraId="0C17AF22" w14:textId="39BA720B" w:rsidR="00DD4B65" w:rsidRDefault="004717A2" w:rsidP="004717A2">
      <w:pPr>
        <w:jc w:val="center"/>
      </w:pPr>
      <w:r>
        <w:rPr>
          <w:noProof/>
        </w:rPr>
        <w:drawing>
          <wp:inline distT="0" distB="0" distL="0" distR="0" wp14:anchorId="50DC1B48" wp14:editId="128CAC4B">
            <wp:extent cx="4301656" cy="4301656"/>
            <wp:effectExtent l="19050" t="19050" r="22860" b="2286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pic:cNvPicPr/>
                  </pic:nvPicPr>
                  <pic:blipFill>
                    <a:blip r:embed="rId45">
                      <a:extLst>
                        <a:ext uri="{28A0092B-C50C-407E-A947-70E740481C1C}">
                          <a14:useLocalDpi xmlns:a14="http://schemas.microsoft.com/office/drawing/2010/main" val="0"/>
                        </a:ext>
                      </a:extLst>
                    </a:blip>
                    <a:stretch>
                      <a:fillRect/>
                    </a:stretch>
                  </pic:blipFill>
                  <pic:spPr>
                    <a:xfrm>
                      <a:off x="0" y="0"/>
                      <a:ext cx="4306221" cy="4306221"/>
                    </a:xfrm>
                    <a:prstGeom prst="rect">
                      <a:avLst/>
                    </a:prstGeom>
                    <a:ln>
                      <a:solidFill>
                        <a:schemeClr val="tx1"/>
                      </a:solidFill>
                    </a:ln>
                  </pic:spPr>
                </pic:pic>
              </a:graphicData>
            </a:graphic>
          </wp:inline>
        </w:drawing>
      </w:r>
    </w:p>
    <w:p w14:paraId="40B5DDB2" w14:textId="45C91945" w:rsidR="004717A2" w:rsidRDefault="00673DA8" w:rsidP="00673DA8">
      <w:r>
        <w:rPr>
          <w:noProof/>
        </w:rPr>
        <w:drawing>
          <wp:inline distT="0" distB="0" distL="0" distR="0" wp14:anchorId="5D83878A" wp14:editId="53AD98BB">
            <wp:extent cx="5731510" cy="4093845"/>
            <wp:effectExtent l="0" t="0" r="254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pic:cNvPicPr/>
                  </pic:nvPicPr>
                  <pic:blipFill>
                    <a:blip r:embed="rId46">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4EDB5604" w14:textId="76B7DDE8" w:rsidR="00673DA8" w:rsidRDefault="00A46004" w:rsidP="00673DA8">
      <w:r>
        <w:lastRenderedPageBreak/>
        <w:t>It is very obvious that the page whose speed index is high, their TTI will also be high.</w:t>
      </w:r>
      <w:r w:rsidR="00A81B70">
        <w:t xml:space="preserve"> </w:t>
      </w:r>
      <w:r w:rsidR="00B4666B">
        <w:t>SI of angular and vue.js is very poor therefore their TTI is also poor compared to the Ember and react.js. TTI of Angular is almost 6 seconds while TTI of React is 1.3s.</w:t>
      </w:r>
    </w:p>
    <w:p w14:paraId="06C8F30A" w14:textId="3FE3B6FB" w:rsidR="00B219C3" w:rsidRDefault="00B219C3" w:rsidP="00B219C3">
      <w:pPr>
        <w:pStyle w:val="Heading2"/>
      </w:pPr>
      <w:r>
        <w:t>5.5 Total Blocking Time</w:t>
      </w:r>
    </w:p>
    <w:p w14:paraId="6C89CF20" w14:textId="0C04C209" w:rsidR="00C74676" w:rsidRDefault="00B219C3" w:rsidP="00B219C3">
      <w:pPr>
        <w:jc w:val="center"/>
      </w:pPr>
      <w:r>
        <w:rPr>
          <w:noProof/>
        </w:rPr>
        <w:drawing>
          <wp:inline distT="0" distB="0" distL="0" distR="0" wp14:anchorId="74463191" wp14:editId="54CE322D">
            <wp:extent cx="3832529" cy="3832529"/>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840898" cy="3840898"/>
                    </a:xfrm>
                    <a:prstGeom prst="rect">
                      <a:avLst/>
                    </a:prstGeom>
                  </pic:spPr>
                </pic:pic>
              </a:graphicData>
            </a:graphic>
          </wp:inline>
        </w:drawing>
      </w:r>
    </w:p>
    <w:p w14:paraId="2D947D88" w14:textId="77777777" w:rsidR="00B219C3" w:rsidRDefault="00B219C3" w:rsidP="00B219C3">
      <w:pPr>
        <w:jc w:val="center"/>
      </w:pPr>
    </w:p>
    <w:p w14:paraId="79229B7C" w14:textId="0567D945" w:rsidR="00C74676" w:rsidRDefault="00B219C3" w:rsidP="00B219C3">
      <w:pPr>
        <w:rPr>
          <w:b/>
          <w:bCs/>
        </w:rPr>
      </w:pPr>
      <w:r>
        <w:rPr>
          <w:b/>
          <w:bCs/>
          <w:noProof/>
        </w:rPr>
        <w:lastRenderedPageBreak/>
        <w:drawing>
          <wp:inline distT="0" distB="0" distL="0" distR="0" wp14:anchorId="2A6AE233" wp14:editId="63C55F51">
            <wp:extent cx="5731510" cy="4093845"/>
            <wp:effectExtent l="0" t="0" r="254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pic:cNvPicPr/>
                  </pic:nvPicPr>
                  <pic:blipFill>
                    <a:blip r:embed="rId48">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14:paraId="59CBA513" w14:textId="77777777" w:rsidR="00332146" w:rsidRDefault="00B219C3" w:rsidP="00B219C3">
      <w:r>
        <w:t xml:space="preserve">TBT for Ember 1010 </w:t>
      </w:r>
      <w:proofErr w:type="spellStart"/>
      <w:r>
        <w:t>ms</w:t>
      </w:r>
      <w:proofErr w:type="spellEnd"/>
      <w:r>
        <w:t xml:space="preserve"> application way higher than the rest of the applications. Vue.js have the lowest TBT of 170 </w:t>
      </w:r>
      <w:proofErr w:type="spellStart"/>
      <w:r>
        <w:t>ms</w:t>
      </w:r>
      <w:proofErr w:type="spellEnd"/>
      <w:r>
        <w:t xml:space="preserve"> followed by react</w:t>
      </w:r>
      <w:r w:rsidR="00621741">
        <w:t>ing</w:t>
      </w:r>
      <w:r>
        <w:t xml:space="preserve"> and Angular 210 </w:t>
      </w:r>
      <w:proofErr w:type="spellStart"/>
      <w:r>
        <w:t>ms</w:t>
      </w:r>
      <w:proofErr w:type="spellEnd"/>
      <w:r>
        <w:t xml:space="preserve"> </w:t>
      </w:r>
      <w:proofErr w:type="gramStart"/>
      <w:r>
        <w:t>and  310</w:t>
      </w:r>
      <w:proofErr w:type="gramEnd"/>
      <w:r>
        <w:t xml:space="preserve"> </w:t>
      </w:r>
      <w:proofErr w:type="spellStart"/>
      <w:r>
        <w:t>ms</w:t>
      </w:r>
      <w:proofErr w:type="spellEnd"/>
      <w:r>
        <w:t xml:space="preserve"> respectively</w:t>
      </w:r>
      <w:r w:rsidR="00621741">
        <w:t>.</w:t>
      </w:r>
    </w:p>
    <w:p w14:paraId="7C06D546" w14:textId="68D03243" w:rsidR="00B219C3" w:rsidRDefault="00332146" w:rsidP="00332146">
      <w:pPr>
        <w:pStyle w:val="Heading2"/>
      </w:pPr>
      <w:r>
        <w:t xml:space="preserve">5.6 </w:t>
      </w:r>
      <w:r w:rsidRPr="00332146">
        <w:t xml:space="preserve">Time Taken </w:t>
      </w:r>
      <w:proofErr w:type="gramStart"/>
      <w:r w:rsidRPr="00332146">
        <w:t>To</w:t>
      </w:r>
      <w:proofErr w:type="gramEnd"/>
      <w:r w:rsidRPr="00332146">
        <w:t xml:space="preserve"> Render The Real-Time Data</w:t>
      </w:r>
      <w:r>
        <w:t>:</w:t>
      </w:r>
    </w:p>
    <w:p w14:paraId="16251C0B" w14:textId="441F690A" w:rsidR="00332146" w:rsidRDefault="00881830" w:rsidP="00332146">
      <w:r>
        <w:t>For more accuracy, this test will be calculated thrice in every framework.</w:t>
      </w:r>
      <w:r w:rsidR="005A6BFF">
        <w:t xml:space="preserve"> </w:t>
      </w:r>
      <w:r w:rsidR="003D64AD">
        <w:t>Once the test is run it will print out the output time in the console as start and end time, just have to take the difference between the start and end time, and after that whatever the value we get will be the Time taken to render the real-time data.</w:t>
      </w:r>
    </w:p>
    <w:p w14:paraId="040D7FF9" w14:textId="7841F76B" w:rsidR="00A97156" w:rsidRDefault="00A97156" w:rsidP="008C13EB">
      <w:pPr>
        <w:pStyle w:val="Heading3"/>
      </w:pPr>
      <w:r>
        <w:t>Vue.js:</w:t>
      </w:r>
      <w:r w:rsidR="00C377CE">
        <w:t xml:space="preserve"> </w:t>
      </w:r>
    </w:p>
    <w:p w14:paraId="28B1879A" w14:textId="77777777" w:rsidR="00A97156" w:rsidRPr="00332146" w:rsidRDefault="00A97156" w:rsidP="00A97156">
      <w:pPr>
        <w:ind w:left="360"/>
      </w:pPr>
    </w:p>
    <w:sectPr w:rsidR="00A97156" w:rsidRPr="00332146">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D8283B" w14:textId="77777777" w:rsidR="003F4D4D" w:rsidRDefault="003F4D4D" w:rsidP="006313D5">
      <w:pPr>
        <w:spacing w:after="0"/>
      </w:pPr>
      <w:r>
        <w:separator/>
      </w:r>
    </w:p>
  </w:endnote>
  <w:endnote w:type="continuationSeparator" w:id="0">
    <w:p w14:paraId="121968A2" w14:textId="77777777" w:rsidR="003F4D4D" w:rsidRDefault="003F4D4D"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2F579" w14:textId="77777777" w:rsidR="003F4D4D" w:rsidRDefault="003F4D4D" w:rsidP="006313D5">
      <w:pPr>
        <w:spacing w:after="0"/>
      </w:pPr>
      <w:r>
        <w:separator/>
      </w:r>
    </w:p>
  </w:footnote>
  <w:footnote w:type="continuationSeparator" w:id="0">
    <w:p w14:paraId="78AAB07F" w14:textId="77777777" w:rsidR="003F4D4D" w:rsidRDefault="003F4D4D"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811151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49852F6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52320EDF"/>
    <w:multiLevelType w:val="hybridMultilevel"/>
    <w:tmpl w:val="8BD2676A"/>
    <w:lvl w:ilvl="0" w:tplc="814A7CC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A483D7D"/>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5DF54662"/>
    <w:multiLevelType w:val="hybridMultilevel"/>
    <w:tmpl w:val="67D6F82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1CD4939"/>
    <w:multiLevelType w:val="multilevel"/>
    <w:tmpl w:val="893A1E7E"/>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5"/>
  </w:num>
  <w:num w:numId="5">
    <w:abstractNumId w:val="7"/>
  </w:num>
  <w:num w:numId="6">
    <w:abstractNumId w:val="10"/>
  </w:num>
  <w:num w:numId="7">
    <w:abstractNumId w:val="6"/>
  </w:num>
  <w:num w:numId="8">
    <w:abstractNumId w:val="11"/>
  </w:num>
  <w:num w:numId="9">
    <w:abstractNumId w:val="15"/>
  </w:num>
  <w:num w:numId="10">
    <w:abstractNumId w:val="12"/>
  </w:num>
  <w:num w:numId="11">
    <w:abstractNumId w:val="2"/>
  </w:num>
  <w:num w:numId="12">
    <w:abstractNumId w:val="9"/>
  </w:num>
  <w:num w:numId="13">
    <w:abstractNumId w:val="14"/>
  </w:num>
  <w:num w:numId="14">
    <w:abstractNumId w:val="8"/>
  </w:num>
  <w:num w:numId="15">
    <w:abstractNumId w:val="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NKwFAHYEB3ItAAAA"/>
  </w:docVars>
  <w:rsids>
    <w:rsidRoot w:val="00E71296"/>
    <w:rsid w:val="000019F5"/>
    <w:rsid w:val="00002B0C"/>
    <w:rsid w:val="000053B9"/>
    <w:rsid w:val="0000641B"/>
    <w:rsid w:val="00007C07"/>
    <w:rsid w:val="0001560D"/>
    <w:rsid w:val="00021633"/>
    <w:rsid w:val="00026187"/>
    <w:rsid w:val="0002623B"/>
    <w:rsid w:val="000321ED"/>
    <w:rsid w:val="00034217"/>
    <w:rsid w:val="000438CD"/>
    <w:rsid w:val="0005078A"/>
    <w:rsid w:val="00050B9C"/>
    <w:rsid w:val="00057C03"/>
    <w:rsid w:val="00061840"/>
    <w:rsid w:val="00063274"/>
    <w:rsid w:val="0006506D"/>
    <w:rsid w:val="00065102"/>
    <w:rsid w:val="00067012"/>
    <w:rsid w:val="00076A3D"/>
    <w:rsid w:val="00081C5A"/>
    <w:rsid w:val="00081F1A"/>
    <w:rsid w:val="000848F2"/>
    <w:rsid w:val="000852AA"/>
    <w:rsid w:val="00087C55"/>
    <w:rsid w:val="00090A20"/>
    <w:rsid w:val="00091BF5"/>
    <w:rsid w:val="0009368D"/>
    <w:rsid w:val="00094383"/>
    <w:rsid w:val="00095BD1"/>
    <w:rsid w:val="000A2608"/>
    <w:rsid w:val="000A2AF6"/>
    <w:rsid w:val="000B39CA"/>
    <w:rsid w:val="000C2ED9"/>
    <w:rsid w:val="000C44C2"/>
    <w:rsid w:val="000C6DF6"/>
    <w:rsid w:val="000D0617"/>
    <w:rsid w:val="000D3DBF"/>
    <w:rsid w:val="000D40FF"/>
    <w:rsid w:val="000D46B7"/>
    <w:rsid w:val="000D52C3"/>
    <w:rsid w:val="000D61D1"/>
    <w:rsid w:val="000E40A0"/>
    <w:rsid w:val="000E5E0C"/>
    <w:rsid w:val="000F3CB4"/>
    <w:rsid w:val="000F6FCA"/>
    <w:rsid w:val="00112E62"/>
    <w:rsid w:val="00125437"/>
    <w:rsid w:val="00125D0A"/>
    <w:rsid w:val="0013311B"/>
    <w:rsid w:val="00141120"/>
    <w:rsid w:val="00142524"/>
    <w:rsid w:val="00143DAE"/>
    <w:rsid w:val="001449FA"/>
    <w:rsid w:val="001505F9"/>
    <w:rsid w:val="00151430"/>
    <w:rsid w:val="00160F3C"/>
    <w:rsid w:val="00162B1C"/>
    <w:rsid w:val="00163B61"/>
    <w:rsid w:val="00167EB1"/>
    <w:rsid w:val="001705AE"/>
    <w:rsid w:val="001707FF"/>
    <w:rsid w:val="00171594"/>
    <w:rsid w:val="00171DFD"/>
    <w:rsid w:val="00176131"/>
    <w:rsid w:val="00183296"/>
    <w:rsid w:val="00187D3D"/>
    <w:rsid w:val="00190E85"/>
    <w:rsid w:val="0019160C"/>
    <w:rsid w:val="001928C5"/>
    <w:rsid w:val="00193427"/>
    <w:rsid w:val="001936F8"/>
    <w:rsid w:val="00197702"/>
    <w:rsid w:val="00197E50"/>
    <w:rsid w:val="001A0534"/>
    <w:rsid w:val="001A4D30"/>
    <w:rsid w:val="001A662E"/>
    <w:rsid w:val="001A7578"/>
    <w:rsid w:val="001B2FB5"/>
    <w:rsid w:val="001B7AB3"/>
    <w:rsid w:val="001C199B"/>
    <w:rsid w:val="001C2E97"/>
    <w:rsid w:val="001C39EE"/>
    <w:rsid w:val="001C3CB7"/>
    <w:rsid w:val="001D4621"/>
    <w:rsid w:val="001D6517"/>
    <w:rsid w:val="001E4162"/>
    <w:rsid w:val="001F06EB"/>
    <w:rsid w:val="001F1815"/>
    <w:rsid w:val="001F24DD"/>
    <w:rsid w:val="001F4F88"/>
    <w:rsid w:val="001F5482"/>
    <w:rsid w:val="001F569B"/>
    <w:rsid w:val="00202C34"/>
    <w:rsid w:val="00207236"/>
    <w:rsid w:val="00210D02"/>
    <w:rsid w:val="00211D77"/>
    <w:rsid w:val="00212855"/>
    <w:rsid w:val="00213BC2"/>
    <w:rsid w:val="002204C0"/>
    <w:rsid w:val="002222DF"/>
    <w:rsid w:val="00224E2E"/>
    <w:rsid w:val="002310A5"/>
    <w:rsid w:val="002314B5"/>
    <w:rsid w:val="002354A5"/>
    <w:rsid w:val="00237FCA"/>
    <w:rsid w:val="00240454"/>
    <w:rsid w:val="00242AA5"/>
    <w:rsid w:val="0024395B"/>
    <w:rsid w:val="00253BD2"/>
    <w:rsid w:val="00255A88"/>
    <w:rsid w:val="002561DC"/>
    <w:rsid w:val="0026074A"/>
    <w:rsid w:val="00267507"/>
    <w:rsid w:val="0027506F"/>
    <w:rsid w:val="002849E9"/>
    <w:rsid w:val="00285025"/>
    <w:rsid w:val="00287BD8"/>
    <w:rsid w:val="00290A9D"/>
    <w:rsid w:val="0029733E"/>
    <w:rsid w:val="0029735E"/>
    <w:rsid w:val="002A1728"/>
    <w:rsid w:val="002A33E1"/>
    <w:rsid w:val="002A361D"/>
    <w:rsid w:val="002A43E0"/>
    <w:rsid w:val="002A506C"/>
    <w:rsid w:val="002A73BE"/>
    <w:rsid w:val="002B123B"/>
    <w:rsid w:val="002B44C3"/>
    <w:rsid w:val="002B5F54"/>
    <w:rsid w:val="002B6122"/>
    <w:rsid w:val="002C2532"/>
    <w:rsid w:val="002D4DD5"/>
    <w:rsid w:val="002E5C45"/>
    <w:rsid w:val="002E5DDF"/>
    <w:rsid w:val="002E7C69"/>
    <w:rsid w:val="002F0611"/>
    <w:rsid w:val="00303C2D"/>
    <w:rsid w:val="00303ED4"/>
    <w:rsid w:val="00305379"/>
    <w:rsid w:val="00317248"/>
    <w:rsid w:val="00330649"/>
    <w:rsid w:val="00330D06"/>
    <w:rsid w:val="00332146"/>
    <w:rsid w:val="00333EC8"/>
    <w:rsid w:val="00337303"/>
    <w:rsid w:val="00340786"/>
    <w:rsid w:val="003409D3"/>
    <w:rsid w:val="00341F7E"/>
    <w:rsid w:val="00342272"/>
    <w:rsid w:val="00342FB9"/>
    <w:rsid w:val="003439F4"/>
    <w:rsid w:val="0034403D"/>
    <w:rsid w:val="00346C2A"/>
    <w:rsid w:val="00347381"/>
    <w:rsid w:val="0035021A"/>
    <w:rsid w:val="00351367"/>
    <w:rsid w:val="003606D8"/>
    <w:rsid w:val="003610EC"/>
    <w:rsid w:val="0036274B"/>
    <w:rsid w:val="0036366D"/>
    <w:rsid w:val="00363D8A"/>
    <w:rsid w:val="003660E3"/>
    <w:rsid w:val="00366EF1"/>
    <w:rsid w:val="00370C56"/>
    <w:rsid w:val="003710C2"/>
    <w:rsid w:val="003711AD"/>
    <w:rsid w:val="00372E59"/>
    <w:rsid w:val="003732FE"/>
    <w:rsid w:val="00375FE9"/>
    <w:rsid w:val="00381B7C"/>
    <w:rsid w:val="0038277C"/>
    <w:rsid w:val="003839F6"/>
    <w:rsid w:val="00383AAD"/>
    <w:rsid w:val="0039069A"/>
    <w:rsid w:val="00392031"/>
    <w:rsid w:val="003948A4"/>
    <w:rsid w:val="003A0B4D"/>
    <w:rsid w:val="003A194E"/>
    <w:rsid w:val="003A365D"/>
    <w:rsid w:val="003A3F3C"/>
    <w:rsid w:val="003A44A3"/>
    <w:rsid w:val="003A45FD"/>
    <w:rsid w:val="003A65A7"/>
    <w:rsid w:val="003B1B69"/>
    <w:rsid w:val="003C4FCC"/>
    <w:rsid w:val="003C7C2A"/>
    <w:rsid w:val="003C7D25"/>
    <w:rsid w:val="003D64AD"/>
    <w:rsid w:val="003E08F3"/>
    <w:rsid w:val="003E14CA"/>
    <w:rsid w:val="003E538C"/>
    <w:rsid w:val="003F036B"/>
    <w:rsid w:val="003F4D4D"/>
    <w:rsid w:val="003F5BF7"/>
    <w:rsid w:val="00400D2A"/>
    <w:rsid w:val="00402AB6"/>
    <w:rsid w:val="00404858"/>
    <w:rsid w:val="00405D11"/>
    <w:rsid w:val="00410FC6"/>
    <w:rsid w:val="00412AA8"/>
    <w:rsid w:val="00422885"/>
    <w:rsid w:val="00424851"/>
    <w:rsid w:val="004308BD"/>
    <w:rsid w:val="0044141D"/>
    <w:rsid w:val="00445616"/>
    <w:rsid w:val="004524B2"/>
    <w:rsid w:val="0045461A"/>
    <w:rsid w:val="004611C0"/>
    <w:rsid w:val="0046187D"/>
    <w:rsid w:val="00471686"/>
    <w:rsid w:val="004717A2"/>
    <w:rsid w:val="00472BC7"/>
    <w:rsid w:val="0047703B"/>
    <w:rsid w:val="00487964"/>
    <w:rsid w:val="00490C20"/>
    <w:rsid w:val="00493E60"/>
    <w:rsid w:val="00494613"/>
    <w:rsid w:val="00495D83"/>
    <w:rsid w:val="0049628A"/>
    <w:rsid w:val="004A023E"/>
    <w:rsid w:val="004A18A2"/>
    <w:rsid w:val="004A27A4"/>
    <w:rsid w:val="004A5F8E"/>
    <w:rsid w:val="004B0ED0"/>
    <w:rsid w:val="004B31A3"/>
    <w:rsid w:val="004B6F3A"/>
    <w:rsid w:val="004C2046"/>
    <w:rsid w:val="004C2B77"/>
    <w:rsid w:val="004C57E0"/>
    <w:rsid w:val="004D5A24"/>
    <w:rsid w:val="004E2290"/>
    <w:rsid w:val="004E5FFE"/>
    <w:rsid w:val="004F4927"/>
    <w:rsid w:val="004F4EA4"/>
    <w:rsid w:val="004F746D"/>
    <w:rsid w:val="004F7C5A"/>
    <w:rsid w:val="005002DC"/>
    <w:rsid w:val="005034A5"/>
    <w:rsid w:val="0051111A"/>
    <w:rsid w:val="0051193E"/>
    <w:rsid w:val="00511EE3"/>
    <w:rsid w:val="005142B9"/>
    <w:rsid w:val="00515779"/>
    <w:rsid w:val="00522ADB"/>
    <w:rsid w:val="0053088D"/>
    <w:rsid w:val="0054167A"/>
    <w:rsid w:val="00545DC7"/>
    <w:rsid w:val="00550134"/>
    <w:rsid w:val="005517EB"/>
    <w:rsid w:val="0055251F"/>
    <w:rsid w:val="00552B42"/>
    <w:rsid w:val="0055491A"/>
    <w:rsid w:val="00561A69"/>
    <w:rsid w:val="005637FA"/>
    <w:rsid w:val="005661C7"/>
    <w:rsid w:val="0057070B"/>
    <w:rsid w:val="00575164"/>
    <w:rsid w:val="0058562B"/>
    <w:rsid w:val="005872B6"/>
    <w:rsid w:val="005912D8"/>
    <w:rsid w:val="005925C9"/>
    <w:rsid w:val="005971F9"/>
    <w:rsid w:val="00597293"/>
    <w:rsid w:val="005A1394"/>
    <w:rsid w:val="005A6BFF"/>
    <w:rsid w:val="005B3DB4"/>
    <w:rsid w:val="005B7785"/>
    <w:rsid w:val="005C0E81"/>
    <w:rsid w:val="005C11CC"/>
    <w:rsid w:val="005C1528"/>
    <w:rsid w:val="005C25CF"/>
    <w:rsid w:val="005C7896"/>
    <w:rsid w:val="005D3FA4"/>
    <w:rsid w:val="005D4B5E"/>
    <w:rsid w:val="005D7D6B"/>
    <w:rsid w:val="005E2A02"/>
    <w:rsid w:val="005E2EB5"/>
    <w:rsid w:val="005E3377"/>
    <w:rsid w:val="005E459C"/>
    <w:rsid w:val="005F578C"/>
    <w:rsid w:val="00602D16"/>
    <w:rsid w:val="00603606"/>
    <w:rsid w:val="00607741"/>
    <w:rsid w:val="0062035C"/>
    <w:rsid w:val="00621741"/>
    <w:rsid w:val="00621A1B"/>
    <w:rsid w:val="00624DD5"/>
    <w:rsid w:val="00626D98"/>
    <w:rsid w:val="006313D5"/>
    <w:rsid w:val="0063611B"/>
    <w:rsid w:val="00640BA0"/>
    <w:rsid w:val="0064162C"/>
    <w:rsid w:val="00641A85"/>
    <w:rsid w:val="006429D9"/>
    <w:rsid w:val="00645B44"/>
    <w:rsid w:val="00645F54"/>
    <w:rsid w:val="0065292C"/>
    <w:rsid w:val="00653F1B"/>
    <w:rsid w:val="006547C9"/>
    <w:rsid w:val="0065788A"/>
    <w:rsid w:val="0066290F"/>
    <w:rsid w:val="006710C3"/>
    <w:rsid w:val="006723D3"/>
    <w:rsid w:val="00673DA8"/>
    <w:rsid w:val="006763F9"/>
    <w:rsid w:val="00682104"/>
    <w:rsid w:val="00685010"/>
    <w:rsid w:val="00696803"/>
    <w:rsid w:val="006A1F1D"/>
    <w:rsid w:val="006A3AF7"/>
    <w:rsid w:val="006A4CF6"/>
    <w:rsid w:val="006A53A9"/>
    <w:rsid w:val="006C169B"/>
    <w:rsid w:val="006C25BF"/>
    <w:rsid w:val="006E27A9"/>
    <w:rsid w:val="006E4EFC"/>
    <w:rsid w:val="006E70E3"/>
    <w:rsid w:val="006F16D1"/>
    <w:rsid w:val="006F2B81"/>
    <w:rsid w:val="006F3A6A"/>
    <w:rsid w:val="007039B7"/>
    <w:rsid w:val="00705B27"/>
    <w:rsid w:val="0070756E"/>
    <w:rsid w:val="00707ED1"/>
    <w:rsid w:val="007217CD"/>
    <w:rsid w:val="00721BEC"/>
    <w:rsid w:val="00725C7E"/>
    <w:rsid w:val="00732780"/>
    <w:rsid w:val="007329DF"/>
    <w:rsid w:val="00732E23"/>
    <w:rsid w:val="00734C8D"/>
    <w:rsid w:val="007406FC"/>
    <w:rsid w:val="00743B1F"/>
    <w:rsid w:val="00746CC5"/>
    <w:rsid w:val="00757901"/>
    <w:rsid w:val="00762DB4"/>
    <w:rsid w:val="00766A40"/>
    <w:rsid w:val="007712F5"/>
    <w:rsid w:val="00776D17"/>
    <w:rsid w:val="007810B4"/>
    <w:rsid w:val="007862AB"/>
    <w:rsid w:val="00791091"/>
    <w:rsid w:val="007A1874"/>
    <w:rsid w:val="007C04BA"/>
    <w:rsid w:val="007C4AC6"/>
    <w:rsid w:val="007C5100"/>
    <w:rsid w:val="007D3124"/>
    <w:rsid w:val="007D58C5"/>
    <w:rsid w:val="007D7A13"/>
    <w:rsid w:val="007E03CD"/>
    <w:rsid w:val="007E2C3F"/>
    <w:rsid w:val="007E313D"/>
    <w:rsid w:val="007E3245"/>
    <w:rsid w:val="007E3481"/>
    <w:rsid w:val="007E64C4"/>
    <w:rsid w:val="007E6BDE"/>
    <w:rsid w:val="007E72B3"/>
    <w:rsid w:val="007F5B22"/>
    <w:rsid w:val="007F6341"/>
    <w:rsid w:val="007F75FE"/>
    <w:rsid w:val="00800FD4"/>
    <w:rsid w:val="008026D5"/>
    <w:rsid w:val="00802C7F"/>
    <w:rsid w:val="00810DE7"/>
    <w:rsid w:val="008115C2"/>
    <w:rsid w:val="00811722"/>
    <w:rsid w:val="008146B8"/>
    <w:rsid w:val="00821168"/>
    <w:rsid w:val="008257B3"/>
    <w:rsid w:val="00834B25"/>
    <w:rsid w:val="00836BE9"/>
    <w:rsid w:val="008403BC"/>
    <w:rsid w:val="00842FD2"/>
    <w:rsid w:val="00845040"/>
    <w:rsid w:val="00847AE0"/>
    <w:rsid w:val="00850721"/>
    <w:rsid w:val="00850F67"/>
    <w:rsid w:val="00853A52"/>
    <w:rsid w:val="00854D26"/>
    <w:rsid w:val="008572C6"/>
    <w:rsid w:val="008623C5"/>
    <w:rsid w:val="008708E6"/>
    <w:rsid w:val="00870C5B"/>
    <w:rsid w:val="00870E0C"/>
    <w:rsid w:val="0087103B"/>
    <w:rsid w:val="00881830"/>
    <w:rsid w:val="00881AE9"/>
    <w:rsid w:val="0088215F"/>
    <w:rsid w:val="008821D9"/>
    <w:rsid w:val="0088269B"/>
    <w:rsid w:val="00883FF6"/>
    <w:rsid w:val="00890FCE"/>
    <w:rsid w:val="00893343"/>
    <w:rsid w:val="00895D32"/>
    <w:rsid w:val="0089635C"/>
    <w:rsid w:val="008A02A7"/>
    <w:rsid w:val="008A7891"/>
    <w:rsid w:val="008A7D8D"/>
    <w:rsid w:val="008B387C"/>
    <w:rsid w:val="008B4E02"/>
    <w:rsid w:val="008C13EB"/>
    <w:rsid w:val="008C28F8"/>
    <w:rsid w:val="008C5518"/>
    <w:rsid w:val="008D0187"/>
    <w:rsid w:val="008D2E93"/>
    <w:rsid w:val="008D472C"/>
    <w:rsid w:val="008D785C"/>
    <w:rsid w:val="008E075B"/>
    <w:rsid w:val="008E09F8"/>
    <w:rsid w:val="008E21F6"/>
    <w:rsid w:val="008E51F6"/>
    <w:rsid w:val="008F11F4"/>
    <w:rsid w:val="008F3FBA"/>
    <w:rsid w:val="008F5689"/>
    <w:rsid w:val="009031BC"/>
    <w:rsid w:val="00903912"/>
    <w:rsid w:val="00904129"/>
    <w:rsid w:val="009057D9"/>
    <w:rsid w:val="00911DB3"/>
    <w:rsid w:val="009138DE"/>
    <w:rsid w:val="00915735"/>
    <w:rsid w:val="00922900"/>
    <w:rsid w:val="00922CDA"/>
    <w:rsid w:val="00927E6E"/>
    <w:rsid w:val="009412AB"/>
    <w:rsid w:val="0094268C"/>
    <w:rsid w:val="009501D4"/>
    <w:rsid w:val="00951CC7"/>
    <w:rsid w:val="0095466B"/>
    <w:rsid w:val="00962E22"/>
    <w:rsid w:val="00964347"/>
    <w:rsid w:val="00966B7E"/>
    <w:rsid w:val="0097127A"/>
    <w:rsid w:val="00974F07"/>
    <w:rsid w:val="00980566"/>
    <w:rsid w:val="00981948"/>
    <w:rsid w:val="00984B85"/>
    <w:rsid w:val="00985B28"/>
    <w:rsid w:val="0098678B"/>
    <w:rsid w:val="00986E65"/>
    <w:rsid w:val="00991B54"/>
    <w:rsid w:val="009955EA"/>
    <w:rsid w:val="009A51CB"/>
    <w:rsid w:val="009A587D"/>
    <w:rsid w:val="009B42EA"/>
    <w:rsid w:val="009B76D0"/>
    <w:rsid w:val="009C11B5"/>
    <w:rsid w:val="009C208D"/>
    <w:rsid w:val="009C2841"/>
    <w:rsid w:val="009C7DCD"/>
    <w:rsid w:val="009D4535"/>
    <w:rsid w:val="009D7741"/>
    <w:rsid w:val="009E5B8F"/>
    <w:rsid w:val="009F0899"/>
    <w:rsid w:val="009F2808"/>
    <w:rsid w:val="009F48B1"/>
    <w:rsid w:val="009F65CD"/>
    <w:rsid w:val="009F73BE"/>
    <w:rsid w:val="00A01FF5"/>
    <w:rsid w:val="00A02C90"/>
    <w:rsid w:val="00A03AAB"/>
    <w:rsid w:val="00A072D4"/>
    <w:rsid w:val="00A11138"/>
    <w:rsid w:val="00A125EA"/>
    <w:rsid w:val="00A14120"/>
    <w:rsid w:val="00A22B7F"/>
    <w:rsid w:val="00A255DA"/>
    <w:rsid w:val="00A2797D"/>
    <w:rsid w:val="00A3397B"/>
    <w:rsid w:val="00A33EF5"/>
    <w:rsid w:val="00A340B5"/>
    <w:rsid w:val="00A34934"/>
    <w:rsid w:val="00A35E41"/>
    <w:rsid w:val="00A36407"/>
    <w:rsid w:val="00A36623"/>
    <w:rsid w:val="00A37AD1"/>
    <w:rsid w:val="00A37C43"/>
    <w:rsid w:val="00A40A70"/>
    <w:rsid w:val="00A46004"/>
    <w:rsid w:val="00A5552C"/>
    <w:rsid w:val="00A628EE"/>
    <w:rsid w:val="00A66477"/>
    <w:rsid w:val="00A668F1"/>
    <w:rsid w:val="00A71A73"/>
    <w:rsid w:val="00A730D3"/>
    <w:rsid w:val="00A765E9"/>
    <w:rsid w:val="00A8161E"/>
    <w:rsid w:val="00A81B70"/>
    <w:rsid w:val="00A81DA7"/>
    <w:rsid w:val="00A84175"/>
    <w:rsid w:val="00A84510"/>
    <w:rsid w:val="00A86B83"/>
    <w:rsid w:val="00A935BB"/>
    <w:rsid w:val="00A93CC7"/>
    <w:rsid w:val="00A94410"/>
    <w:rsid w:val="00A95FCB"/>
    <w:rsid w:val="00A97156"/>
    <w:rsid w:val="00AA61AB"/>
    <w:rsid w:val="00AA7665"/>
    <w:rsid w:val="00AB4C07"/>
    <w:rsid w:val="00AB66D7"/>
    <w:rsid w:val="00AB6799"/>
    <w:rsid w:val="00AC0152"/>
    <w:rsid w:val="00AC16CF"/>
    <w:rsid w:val="00AC20FE"/>
    <w:rsid w:val="00AD1E06"/>
    <w:rsid w:val="00AD3F8D"/>
    <w:rsid w:val="00AE0416"/>
    <w:rsid w:val="00AE389A"/>
    <w:rsid w:val="00AE5E92"/>
    <w:rsid w:val="00AE6474"/>
    <w:rsid w:val="00AF6DB0"/>
    <w:rsid w:val="00AF7B5E"/>
    <w:rsid w:val="00B00CEF"/>
    <w:rsid w:val="00B00E6A"/>
    <w:rsid w:val="00B039DF"/>
    <w:rsid w:val="00B05FB4"/>
    <w:rsid w:val="00B20039"/>
    <w:rsid w:val="00B20B3C"/>
    <w:rsid w:val="00B219C3"/>
    <w:rsid w:val="00B235B8"/>
    <w:rsid w:val="00B25FE0"/>
    <w:rsid w:val="00B31A23"/>
    <w:rsid w:val="00B31B9D"/>
    <w:rsid w:val="00B31F3C"/>
    <w:rsid w:val="00B34DD5"/>
    <w:rsid w:val="00B44359"/>
    <w:rsid w:val="00B44C09"/>
    <w:rsid w:val="00B44EEB"/>
    <w:rsid w:val="00B4666B"/>
    <w:rsid w:val="00B507B6"/>
    <w:rsid w:val="00B553DE"/>
    <w:rsid w:val="00B55DF6"/>
    <w:rsid w:val="00B5604A"/>
    <w:rsid w:val="00B569C8"/>
    <w:rsid w:val="00B573BD"/>
    <w:rsid w:val="00B64AFE"/>
    <w:rsid w:val="00B65254"/>
    <w:rsid w:val="00B67761"/>
    <w:rsid w:val="00B71B11"/>
    <w:rsid w:val="00B7378B"/>
    <w:rsid w:val="00B73C28"/>
    <w:rsid w:val="00B7657A"/>
    <w:rsid w:val="00B8127E"/>
    <w:rsid w:val="00B82F37"/>
    <w:rsid w:val="00B838E8"/>
    <w:rsid w:val="00B85DCF"/>
    <w:rsid w:val="00B96824"/>
    <w:rsid w:val="00BA44B8"/>
    <w:rsid w:val="00BA53C6"/>
    <w:rsid w:val="00BB084C"/>
    <w:rsid w:val="00BB0DEA"/>
    <w:rsid w:val="00BB11D5"/>
    <w:rsid w:val="00BB490F"/>
    <w:rsid w:val="00BB7D9B"/>
    <w:rsid w:val="00BC0762"/>
    <w:rsid w:val="00BC417A"/>
    <w:rsid w:val="00BC49D7"/>
    <w:rsid w:val="00BD2015"/>
    <w:rsid w:val="00BD6C8C"/>
    <w:rsid w:val="00BD6D94"/>
    <w:rsid w:val="00BE03D2"/>
    <w:rsid w:val="00BE0A31"/>
    <w:rsid w:val="00BE1E81"/>
    <w:rsid w:val="00BE5DB2"/>
    <w:rsid w:val="00BE6950"/>
    <w:rsid w:val="00BF1640"/>
    <w:rsid w:val="00BF71D0"/>
    <w:rsid w:val="00C00687"/>
    <w:rsid w:val="00C01BD2"/>
    <w:rsid w:val="00C036BB"/>
    <w:rsid w:val="00C05665"/>
    <w:rsid w:val="00C15EBB"/>
    <w:rsid w:val="00C1658B"/>
    <w:rsid w:val="00C17335"/>
    <w:rsid w:val="00C177A3"/>
    <w:rsid w:val="00C2009C"/>
    <w:rsid w:val="00C221D6"/>
    <w:rsid w:val="00C263D6"/>
    <w:rsid w:val="00C324F9"/>
    <w:rsid w:val="00C33CF3"/>
    <w:rsid w:val="00C351A4"/>
    <w:rsid w:val="00C377CE"/>
    <w:rsid w:val="00C446FB"/>
    <w:rsid w:val="00C45093"/>
    <w:rsid w:val="00C5230A"/>
    <w:rsid w:val="00C54BF4"/>
    <w:rsid w:val="00C61D65"/>
    <w:rsid w:val="00C639CB"/>
    <w:rsid w:val="00C72CB3"/>
    <w:rsid w:val="00C74676"/>
    <w:rsid w:val="00C747ED"/>
    <w:rsid w:val="00C77076"/>
    <w:rsid w:val="00C80E5B"/>
    <w:rsid w:val="00C85218"/>
    <w:rsid w:val="00C9173C"/>
    <w:rsid w:val="00C963B9"/>
    <w:rsid w:val="00CA0961"/>
    <w:rsid w:val="00CA2471"/>
    <w:rsid w:val="00CB324D"/>
    <w:rsid w:val="00CC2422"/>
    <w:rsid w:val="00CC6F55"/>
    <w:rsid w:val="00CC7FB0"/>
    <w:rsid w:val="00CD0D0D"/>
    <w:rsid w:val="00CD16BA"/>
    <w:rsid w:val="00CD17BE"/>
    <w:rsid w:val="00CD29EF"/>
    <w:rsid w:val="00CD6C99"/>
    <w:rsid w:val="00CD786D"/>
    <w:rsid w:val="00CE1552"/>
    <w:rsid w:val="00CE1DAA"/>
    <w:rsid w:val="00CE5BE0"/>
    <w:rsid w:val="00CE6DE0"/>
    <w:rsid w:val="00CF6FB4"/>
    <w:rsid w:val="00D01E7A"/>
    <w:rsid w:val="00D0527F"/>
    <w:rsid w:val="00D06E26"/>
    <w:rsid w:val="00D144DC"/>
    <w:rsid w:val="00D147AF"/>
    <w:rsid w:val="00D14BB8"/>
    <w:rsid w:val="00D15BA7"/>
    <w:rsid w:val="00D15C58"/>
    <w:rsid w:val="00D176FD"/>
    <w:rsid w:val="00D17EB5"/>
    <w:rsid w:val="00D20304"/>
    <w:rsid w:val="00D2600D"/>
    <w:rsid w:val="00D3281E"/>
    <w:rsid w:val="00D40AD6"/>
    <w:rsid w:val="00D440B5"/>
    <w:rsid w:val="00D475F2"/>
    <w:rsid w:val="00D506AC"/>
    <w:rsid w:val="00D54514"/>
    <w:rsid w:val="00D57E89"/>
    <w:rsid w:val="00D62AEE"/>
    <w:rsid w:val="00D70015"/>
    <w:rsid w:val="00D75680"/>
    <w:rsid w:val="00D810F5"/>
    <w:rsid w:val="00D81DBD"/>
    <w:rsid w:val="00D834EC"/>
    <w:rsid w:val="00D83FE9"/>
    <w:rsid w:val="00D85C47"/>
    <w:rsid w:val="00D861E8"/>
    <w:rsid w:val="00D863D9"/>
    <w:rsid w:val="00DA18C8"/>
    <w:rsid w:val="00DA39E4"/>
    <w:rsid w:val="00DA4803"/>
    <w:rsid w:val="00DA5C07"/>
    <w:rsid w:val="00DA60CB"/>
    <w:rsid w:val="00DB67BC"/>
    <w:rsid w:val="00DB7667"/>
    <w:rsid w:val="00DC0394"/>
    <w:rsid w:val="00DC1594"/>
    <w:rsid w:val="00DC19C1"/>
    <w:rsid w:val="00DC2E44"/>
    <w:rsid w:val="00DC5D87"/>
    <w:rsid w:val="00DD0D90"/>
    <w:rsid w:val="00DD4B65"/>
    <w:rsid w:val="00DD611C"/>
    <w:rsid w:val="00DD6786"/>
    <w:rsid w:val="00DE0D78"/>
    <w:rsid w:val="00DE0E8E"/>
    <w:rsid w:val="00DE0EC6"/>
    <w:rsid w:val="00DE28B0"/>
    <w:rsid w:val="00DE5425"/>
    <w:rsid w:val="00DF19A4"/>
    <w:rsid w:val="00DF28C3"/>
    <w:rsid w:val="00DF54B2"/>
    <w:rsid w:val="00E01513"/>
    <w:rsid w:val="00E020EE"/>
    <w:rsid w:val="00E062E3"/>
    <w:rsid w:val="00E13155"/>
    <w:rsid w:val="00E1530E"/>
    <w:rsid w:val="00E1615B"/>
    <w:rsid w:val="00E220B0"/>
    <w:rsid w:val="00E221CF"/>
    <w:rsid w:val="00E22E60"/>
    <w:rsid w:val="00E23B6A"/>
    <w:rsid w:val="00E26100"/>
    <w:rsid w:val="00E30302"/>
    <w:rsid w:val="00E33D2A"/>
    <w:rsid w:val="00E4462A"/>
    <w:rsid w:val="00E5099C"/>
    <w:rsid w:val="00E535BC"/>
    <w:rsid w:val="00E60E25"/>
    <w:rsid w:val="00E61D84"/>
    <w:rsid w:val="00E6466A"/>
    <w:rsid w:val="00E64EF7"/>
    <w:rsid w:val="00E70DD3"/>
    <w:rsid w:val="00E71296"/>
    <w:rsid w:val="00E72C44"/>
    <w:rsid w:val="00E74DD3"/>
    <w:rsid w:val="00E7526F"/>
    <w:rsid w:val="00E77005"/>
    <w:rsid w:val="00E804D7"/>
    <w:rsid w:val="00E81E00"/>
    <w:rsid w:val="00E8259A"/>
    <w:rsid w:val="00E93C5C"/>
    <w:rsid w:val="00E95080"/>
    <w:rsid w:val="00E964E3"/>
    <w:rsid w:val="00EA0766"/>
    <w:rsid w:val="00EA598D"/>
    <w:rsid w:val="00EA5E87"/>
    <w:rsid w:val="00EA6354"/>
    <w:rsid w:val="00EB0347"/>
    <w:rsid w:val="00EB3ADF"/>
    <w:rsid w:val="00EB5A7B"/>
    <w:rsid w:val="00EB7352"/>
    <w:rsid w:val="00EC0466"/>
    <w:rsid w:val="00EC34A2"/>
    <w:rsid w:val="00EC7068"/>
    <w:rsid w:val="00ED04B6"/>
    <w:rsid w:val="00ED65D6"/>
    <w:rsid w:val="00ED719F"/>
    <w:rsid w:val="00ED7E30"/>
    <w:rsid w:val="00EE1130"/>
    <w:rsid w:val="00EE14C6"/>
    <w:rsid w:val="00EE19C0"/>
    <w:rsid w:val="00EE1F2B"/>
    <w:rsid w:val="00EE1F67"/>
    <w:rsid w:val="00EE21D0"/>
    <w:rsid w:val="00EE2BED"/>
    <w:rsid w:val="00EE73E4"/>
    <w:rsid w:val="00EF04F7"/>
    <w:rsid w:val="00EF0D37"/>
    <w:rsid w:val="00EF2CD9"/>
    <w:rsid w:val="00EF3DF1"/>
    <w:rsid w:val="00EF51F2"/>
    <w:rsid w:val="00EF5D77"/>
    <w:rsid w:val="00EF7D1C"/>
    <w:rsid w:val="00F06134"/>
    <w:rsid w:val="00F06651"/>
    <w:rsid w:val="00F06D85"/>
    <w:rsid w:val="00F12865"/>
    <w:rsid w:val="00F13185"/>
    <w:rsid w:val="00F16070"/>
    <w:rsid w:val="00F27778"/>
    <w:rsid w:val="00F30384"/>
    <w:rsid w:val="00F34541"/>
    <w:rsid w:val="00F3515D"/>
    <w:rsid w:val="00F373C2"/>
    <w:rsid w:val="00F37F10"/>
    <w:rsid w:val="00F47F01"/>
    <w:rsid w:val="00F557A9"/>
    <w:rsid w:val="00F55FCC"/>
    <w:rsid w:val="00F616E9"/>
    <w:rsid w:val="00F61BAE"/>
    <w:rsid w:val="00F62988"/>
    <w:rsid w:val="00F744F9"/>
    <w:rsid w:val="00F756BF"/>
    <w:rsid w:val="00F76484"/>
    <w:rsid w:val="00F76D08"/>
    <w:rsid w:val="00F77E8A"/>
    <w:rsid w:val="00F81AC4"/>
    <w:rsid w:val="00F81E56"/>
    <w:rsid w:val="00F82B89"/>
    <w:rsid w:val="00F839AF"/>
    <w:rsid w:val="00F90EAF"/>
    <w:rsid w:val="00F910CE"/>
    <w:rsid w:val="00F93BCF"/>
    <w:rsid w:val="00F93EC8"/>
    <w:rsid w:val="00F959C9"/>
    <w:rsid w:val="00F9756B"/>
    <w:rsid w:val="00FA5F49"/>
    <w:rsid w:val="00FA7000"/>
    <w:rsid w:val="00FB481A"/>
    <w:rsid w:val="00FB492C"/>
    <w:rsid w:val="00FB5CA1"/>
    <w:rsid w:val="00FB6E2E"/>
    <w:rsid w:val="00FB727C"/>
    <w:rsid w:val="00FC4096"/>
    <w:rsid w:val="00FC750E"/>
    <w:rsid w:val="00FD082F"/>
    <w:rsid w:val="00FD0DE4"/>
    <w:rsid w:val="00FD6296"/>
    <w:rsid w:val="00FD68A2"/>
    <w:rsid w:val="00FD74F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9E5B8F"/>
    <w:pPr>
      <w:keepNext/>
      <w:keepLines/>
      <w:spacing w:before="120" w:after="160"/>
      <w:jc w:val="left"/>
      <w:outlineLvl w:val="2"/>
    </w:pPr>
    <w:rPr>
      <w:rFonts w:eastAsiaTheme="majorEastAsia" w:cstheme="majorBidi"/>
      <w:b/>
      <w:color w:val="000000" w:themeColor="text1"/>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 w:type="character" w:customStyle="1" w:styleId="lh-metrictitle">
    <w:name w:val="lh-metric__title"/>
    <w:basedOn w:val="DefaultParagraphFont"/>
    <w:rsid w:val="005925C9"/>
  </w:style>
  <w:style w:type="character" w:styleId="HTMLCode">
    <w:name w:val="HTML Code"/>
    <w:basedOn w:val="DefaultParagraphFont"/>
    <w:uiPriority w:val="99"/>
    <w:semiHidden/>
    <w:unhideWhenUsed/>
    <w:rsid w:val="001705AE"/>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CD0D0D"/>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7E3481"/>
    <w:pPr>
      <w:spacing w:after="100"/>
      <w:ind w:left="480"/>
    </w:pPr>
  </w:style>
  <w:style w:type="character" w:styleId="UnresolvedMention">
    <w:name w:val="Unresolved Mention"/>
    <w:basedOn w:val="DefaultParagraphFont"/>
    <w:uiPriority w:val="99"/>
    <w:semiHidden/>
    <w:unhideWhenUsed/>
    <w:rsid w:val="00B57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461770193">
      <w:bodyDiv w:val="1"/>
      <w:marLeft w:val="0"/>
      <w:marRight w:val="0"/>
      <w:marTop w:val="0"/>
      <w:marBottom w:val="0"/>
      <w:divBdr>
        <w:top w:val="none" w:sz="0" w:space="0" w:color="auto"/>
        <w:left w:val="none" w:sz="0" w:space="0" w:color="auto"/>
        <w:bottom w:val="none" w:sz="0" w:space="0" w:color="auto"/>
        <w:right w:val="none" w:sz="0" w:space="0" w:color="auto"/>
      </w:divBdr>
      <w:divsChild>
        <w:div w:id="1682313761">
          <w:marLeft w:val="0"/>
          <w:marRight w:val="0"/>
          <w:marTop w:val="0"/>
          <w:marBottom w:val="0"/>
          <w:divBdr>
            <w:top w:val="none" w:sz="0" w:space="0" w:color="auto"/>
            <w:left w:val="none" w:sz="0" w:space="0" w:color="auto"/>
            <w:bottom w:val="none" w:sz="0" w:space="0" w:color="auto"/>
            <w:right w:val="none" w:sz="0" w:space="0" w:color="auto"/>
          </w:divBdr>
          <w:divsChild>
            <w:div w:id="393352602">
              <w:marLeft w:val="0"/>
              <w:marRight w:val="0"/>
              <w:marTop w:val="0"/>
              <w:marBottom w:val="0"/>
              <w:divBdr>
                <w:top w:val="none" w:sz="0" w:space="0" w:color="auto"/>
                <w:left w:val="none" w:sz="0" w:space="0" w:color="auto"/>
                <w:bottom w:val="none" w:sz="0" w:space="0" w:color="auto"/>
                <w:right w:val="none" w:sz="0" w:space="0" w:color="auto"/>
              </w:divBdr>
            </w:div>
            <w:div w:id="818500716">
              <w:marLeft w:val="0"/>
              <w:marRight w:val="0"/>
              <w:marTop w:val="0"/>
              <w:marBottom w:val="0"/>
              <w:divBdr>
                <w:top w:val="none" w:sz="0" w:space="0" w:color="auto"/>
                <w:left w:val="none" w:sz="0" w:space="0" w:color="auto"/>
                <w:bottom w:val="none" w:sz="0" w:space="0" w:color="auto"/>
                <w:right w:val="none" w:sz="0" w:space="0" w:color="auto"/>
              </w:divBdr>
            </w:div>
            <w:div w:id="1536968578">
              <w:marLeft w:val="0"/>
              <w:marRight w:val="0"/>
              <w:marTop w:val="0"/>
              <w:marBottom w:val="0"/>
              <w:divBdr>
                <w:top w:val="none" w:sz="0" w:space="0" w:color="auto"/>
                <w:left w:val="none" w:sz="0" w:space="0" w:color="auto"/>
                <w:bottom w:val="none" w:sz="0" w:space="0" w:color="auto"/>
                <w:right w:val="none" w:sz="0" w:space="0" w:color="auto"/>
              </w:divBdr>
            </w:div>
            <w:div w:id="1435981922">
              <w:marLeft w:val="0"/>
              <w:marRight w:val="0"/>
              <w:marTop w:val="0"/>
              <w:marBottom w:val="0"/>
              <w:divBdr>
                <w:top w:val="none" w:sz="0" w:space="0" w:color="auto"/>
                <w:left w:val="none" w:sz="0" w:space="0" w:color="auto"/>
                <w:bottom w:val="none" w:sz="0" w:space="0" w:color="auto"/>
                <w:right w:val="none" w:sz="0" w:space="0" w:color="auto"/>
              </w:divBdr>
            </w:div>
            <w:div w:id="1031302733">
              <w:marLeft w:val="0"/>
              <w:marRight w:val="0"/>
              <w:marTop w:val="0"/>
              <w:marBottom w:val="0"/>
              <w:divBdr>
                <w:top w:val="none" w:sz="0" w:space="0" w:color="auto"/>
                <w:left w:val="none" w:sz="0" w:space="0" w:color="auto"/>
                <w:bottom w:val="none" w:sz="0" w:space="0" w:color="auto"/>
                <w:right w:val="none" w:sz="0" w:space="0" w:color="auto"/>
              </w:divBdr>
            </w:div>
            <w:div w:id="716930941">
              <w:marLeft w:val="0"/>
              <w:marRight w:val="0"/>
              <w:marTop w:val="0"/>
              <w:marBottom w:val="0"/>
              <w:divBdr>
                <w:top w:val="none" w:sz="0" w:space="0" w:color="auto"/>
                <w:left w:val="none" w:sz="0" w:space="0" w:color="auto"/>
                <w:bottom w:val="none" w:sz="0" w:space="0" w:color="auto"/>
                <w:right w:val="none" w:sz="0" w:space="0" w:color="auto"/>
              </w:divBdr>
            </w:div>
            <w:div w:id="117838478">
              <w:marLeft w:val="0"/>
              <w:marRight w:val="0"/>
              <w:marTop w:val="0"/>
              <w:marBottom w:val="0"/>
              <w:divBdr>
                <w:top w:val="none" w:sz="0" w:space="0" w:color="auto"/>
                <w:left w:val="none" w:sz="0" w:space="0" w:color="auto"/>
                <w:bottom w:val="none" w:sz="0" w:space="0" w:color="auto"/>
                <w:right w:val="none" w:sz="0" w:space="0" w:color="auto"/>
              </w:divBdr>
            </w:div>
            <w:div w:id="1853184162">
              <w:marLeft w:val="0"/>
              <w:marRight w:val="0"/>
              <w:marTop w:val="0"/>
              <w:marBottom w:val="0"/>
              <w:divBdr>
                <w:top w:val="none" w:sz="0" w:space="0" w:color="auto"/>
                <w:left w:val="none" w:sz="0" w:space="0" w:color="auto"/>
                <w:bottom w:val="none" w:sz="0" w:space="0" w:color="auto"/>
                <w:right w:val="none" w:sz="0" w:space="0" w:color="auto"/>
              </w:divBdr>
            </w:div>
            <w:div w:id="1885408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896797">
      <w:bodyDiv w:val="1"/>
      <w:marLeft w:val="0"/>
      <w:marRight w:val="0"/>
      <w:marTop w:val="0"/>
      <w:marBottom w:val="0"/>
      <w:divBdr>
        <w:top w:val="none" w:sz="0" w:space="0" w:color="auto"/>
        <w:left w:val="none" w:sz="0" w:space="0" w:color="auto"/>
        <w:bottom w:val="none" w:sz="0" w:space="0" w:color="auto"/>
        <w:right w:val="none" w:sz="0" w:space="0" w:color="auto"/>
      </w:divBdr>
      <w:divsChild>
        <w:div w:id="1764112029">
          <w:marLeft w:val="0"/>
          <w:marRight w:val="0"/>
          <w:marTop w:val="0"/>
          <w:marBottom w:val="0"/>
          <w:divBdr>
            <w:top w:val="none" w:sz="0" w:space="0" w:color="auto"/>
            <w:left w:val="none" w:sz="0" w:space="0" w:color="auto"/>
            <w:bottom w:val="none" w:sz="0" w:space="0" w:color="auto"/>
            <w:right w:val="none" w:sz="0" w:space="0" w:color="auto"/>
          </w:divBdr>
          <w:divsChild>
            <w:div w:id="1135293848">
              <w:marLeft w:val="0"/>
              <w:marRight w:val="0"/>
              <w:marTop w:val="0"/>
              <w:marBottom w:val="0"/>
              <w:divBdr>
                <w:top w:val="none" w:sz="0" w:space="0" w:color="auto"/>
                <w:left w:val="none" w:sz="0" w:space="0" w:color="auto"/>
                <w:bottom w:val="none" w:sz="0" w:space="0" w:color="auto"/>
                <w:right w:val="none" w:sz="0" w:space="0" w:color="auto"/>
              </w:divBdr>
            </w:div>
            <w:div w:id="344673893">
              <w:marLeft w:val="0"/>
              <w:marRight w:val="0"/>
              <w:marTop w:val="0"/>
              <w:marBottom w:val="0"/>
              <w:divBdr>
                <w:top w:val="none" w:sz="0" w:space="0" w:color="auto"/>
                <w:left w:val="none" w:sz="0" w:space="0" w:color="auto"/>
                <w:bottom w:val="none" w:sz="0" w:space="0" w:color="auto"/>
                <w:right w:val="none" w:sz="0" w:space="0" w:color="auto"/>
              </w:divBdr>
            </w:div>
            <w:div w:id="191115803">
              <w:marLeft w:val="0"/>
              <w:marRight w:val="0"/>
              <w:marTop w:val="0"/>
              <w:marBottom w:val="0"/>
              <w:divBdr>
                <w:top w:val="none" w:sz="0" w:space="0" w:color="auto"/>
                <w:left w:val="none" w:sz="0" w:space="0" w:color="auto"/>
                <w:bottom w:val="none" w:sz="0" w:space="0" w:color="auto"/>
                <w:right w:val="none" w:sz="0" w:space="0" w:color="auto"/>
              </w:divBdr>
            </w:div>
            <w:div w:id="1143160939">
              <w:marLeft w:val="0"/>
              <w:marRight w:val="0"/>
              <w:marTop w:val="0"/>
              <w:marBottom w:val="0"/>
              <w:divBdr>
                <w:top w:val="none" w:sz="0" w:space="0" w:color="auto"/>
                <w:left w:val="none" w:sz="0" w:space="0" w:color="auto"/>
                <w:bottom w:val="none" w:sz="0" w:space="0" w:color="auto"/>
                <w:right w:val="none" w:sz="0" w:space="0" w:color="auto"/>
              </w:divBdr>
            </w:div>
            <w:div w:id="1532064909">
              <w:marLeft w:val="0"/>
              <w:marRight w:val="0"/>
              <w:marTop w:val="0"/>
              <w:marBottom w:val="0"/>
              <w:divBdr>
                <w:top w:val="none" w:sz="0" w:space="0" w:color="auto"/>
                <w:left w:val="none" w:sz="0" w:space="0" w:color="auto"/>
                <w:bottom w:val="none" w:sz="0" w:space="0" w:color="auto"/>
                <w:right w:val="none" w:sz="0" w:space="0" w:color="auto"/>
              </w:divBdr>
            </w:div>
            <w:div w:id="13119798">
              <w:marLeft w:val="0"/>
              <w:marRight w:val="0"/>
              <w:marTop w:val="0"/>
              <w:marBottom w:val="0"/>
              <w:divBdr>
                <w:top w:val="none" w:sz="0" w:space="0" w:color="auto"/>
                <w:left w:val="none" w:sz="0" w:space="0" w:color="auto"/>
                <w:bottom w:val="none" w:sz="0" w:space="0" w:color="auto"/>
                <w:right w:val="none" w:sz="0" w:space="0" w:color="auto"/>
              </w:divBdr>
            </w:div>
            <w:div w:id="2095129515">
              <w:marLeft w:val="0"/>
              <w:marRight w:val="0"/>
              <w:marTop w:val="0"/>
              <w:marBottom w:val="0"/>
              <w:divBdr>
                <w:top w:val="none" w:sz="0" w:space="0" w:color="auto"/>
                <w:left w:val="none" w:sz="0" w:space="0" w:color="auto"/>
                <w:bottom w:val="none" w:sz="0" w:space="0" w:color="auto"/>
                <w:right w:val="none" w:sz="0" w:space="0" w:color="auto"/>
              </w:divBdr>
            </w:div>
            <w:div w:id="1944072630">
              <w:marLeft w:val="0"/>
              <w:marRight w:val="0"/>
              <w:marTop w:val="0"/>
              <w:marBottom w:val="0"/>
              <w:divBdr>
                <w:top w:val="none" w:sz="0" w:space="0" w:color="auto"/>
                <w:left w:val="none" w:sz="0" w:space="0" w:color="auto"/>
                <w:bottom w:val="none" w:sz="0" w:space="0" w:color="auto"/>
                <w:right w:val="none" w:sz="0" w:space="0" w:color="auto"/>
              </w:divBdr>
            </w:div>
            <w:div w:id="469976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hyperlink" Target="https://developer.cdn.mozilla.net/de/docs/Web/API/DOMHighResTimeStamp" TargetMode="External"/><Relationship Id="rId34" Type="http://schemas.openxmlformats.org/officeDocument/2006/relationships/image" Target="media/image21.PN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fontTable" Target="fontTable.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jpg"/><Relationship Id="rId45" Type="http://schemas.openxmlformats.org/officeDocument/2006/relationships/image" Target="media/image32.jp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oter" Target="footer1.xml"/><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diagramData" Target="diagrams/data1.xml"/><Relationship Id="rId51"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3</TotalTime>
  <Pages>39</Pages>
  <Words>25490</Words>
  <Characters>145293</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887</cp:revision>
  <cp:lastPrinted>2020-08-21T20:56:00Z</cp:lastPrinted>
  <dcterms:created xsi:type="dcterms:W3CDTF">2020-08-09T22:35:00Z</dcterms:created>
  <dcterms:modified xsi:type="dcterms:W3CDTF">2020-08-22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